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footer7.xml" ContentType="application/vnd.openxmlformats-officedocument.wordprocessingml.foot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3.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4.xml" ContentType="application/vnd.openxmlformats-officedocument.wordprocessingml.footer+xml"/>
  <Override PartName="/word/header27.xml" ContentType="application/vnd.openxmlformats-officedocument.wordprocessingml.header+xml"/>
  <Override PartName="/word/footer15.xml" ContentType="application/vnd.openxmlformats-officedocument.wordprocessingml.footer+xml"/>
  <Override PartName="/word/header2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6E312C" w14:textId="77777777" w:rsidR="003F6CCB" w:rsidRPr="00216C3E" w:rsidRDefault="003F6CCB" w:rsidP="003F6CCB">
      <w:pPr>
        <w:autoSpaceDE w:val="0"/>
        <w:autoSpaceDN w:val="0"/>
        <w:adjustRightInd w:val="0"/>
        <w:rPr>
          <w:b/>
          <w:bCs/>
          <w:sz w:val="19"/>
          <w:szCs w:val="19"/>
        </w:rPr>
      </w:pP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 </w:instrText>
      </w:r>
      <w:r>
        <w:rPr>
          <w:b/>
          <w:bCs/>
          <w:sz w:val="19"/>
          <w:szCs w:val="19"/>
        </w:rPr>
        <w:fldChar w:fldCharType="begin">
          <w:fldData xml:space="preserve">PEVuZE5vdGU+PENpdGU+PEF1dGhvcj5CYXh0ZXItQnVycmVsbDwvQXV0aG9yPjxZZWFyPjIwMDM8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r>
      <w:r>
        <w:rPr>
          <w:b/>
          <w:bCs/>
          <w:sz w:val="19"/>
          <w:szCs w:val="19"/>
        </w:rPr>
        <w:fldChar w:fldCharType="end"/>
      </w:r>
    </w:p>
    <w:p w14:paraId="25612C51" w14:textId="77777777" w:rsidR="003F6CCB" w:rsidRPr="00216C3E" w:rsidRDefault="003F6CCB" w:rsidP="003F6CCB">
      <w:pPr>
        <w:autoSpaceDE w:val="0"/>
        <w:autoSpaceDN w:val="0"/>
        <w:adjustRightInd w:val="0"/>
        <w:rPr>
          <w:b/>
          <w:bCs/>
          <w:sz w:val="19"/>
          <w:szCs w:val="19"/>
        </w:rPr>
      </w:pPr>
    </w:p>
    <w:p w14:paraId="1BEDF645" w14:textId="77777777" w:rsidR="003F6CCB" w:rsidRPr="00216C3E" w:rsidRDefault="003F6CCB" w:rsidP="003F6CCB">
      <w:pPr>
        <w:autoSpaceDE w:val="0"/>
        <w:autoSpaceDN w:val="0"/>
        <w:adjustRightInd w:val="0"/>
        <w:rPr>
          <w:b/>
          <w:bCs/>
          <w:sz w:val="19"/>
          <w:szCs w:val="19"/>
        </w:rPr>
      </w:pPr>
    </w:p>
    <w:p w14:paraId="130D7C8D" w14:textId="77777777" w:rsidR="003F6CCB" w:rsidRPr="00216C3E" w:rsidRDefault="003F6CCB" w:rsidP="003F6CCB">
      <w:pPr>
        <w:autoSpaceDE w:val="0"/>
        <w:autoSpaceDN w:val="0"/>
        <w:adjustRightInd w:val="0"/>
        <w:rPr>
          <w:b/>
          <w:bCs/>
          <w:sz w:val="19"/>
          <w:szCs w:val="19"/>
        </w:rPr>
      </w:pPr>
    </w:p>
    <w:p w14:paraId="076FEBA4" w14:textId="77777777" w:rsidR="003F6CCB" w:rsidRPr="00216C3E" w:rsidRDefault="003F6CCB" w:rsidP="003F6CCB">
      <w:pPr>
        <w:autoSpaceDE w:val="0"/>
        <w:autoSpaceDN w:val="0"/>
        <w:adjustRightInd w:val="0"/>
        <w:rPr>
          <w:b/>
          <w:bCs/>
          <w:sz w:val="19"/>
          <w:szCs w:val="19"/>
        </w:rPr>
      </w:pPr>
    </w:p>
    <w:p w14:paraId="6BAFB1D1" w14:textId="77777777" w:rsidR="003F6CCB" w:rsidRPr="00216C3E" w:rsidRDefault="003F6CCB" w:rsidP="003F6CCB">
      <w:pPr>
        <w:autoSpaceDE w:val="0"/>
        <w:autoSpaceDN w:val="0"/>
        <w:adjustRightInd w:val="0"/>
        <w:rPr>
          <w:b/>
          <w:bCs/>
          <w:sz w:val="19"/>
          <w:szCs w:val="19"/>
        </w:rPr>
      </w:pPr>
    </w:p>
    <w:p w14:paraId="4E458474" w14:textId="77777777" w:rsidR="003F6CCB" w:rsidRPr="00216C3E" w:rsidRDefault="003F6CCB" w:rsidP="003F6CCB">
      <w:pPr>
        <w:autoSpaceDE w:val="0"/>
        <w:autoSpaceDN w:val="0"/>
        <w:adjustRightInd w:val="0"/>
        <w:rPr>
          <w:b/>
          <w:bCs/>
          <w:sz w:val="19"/>
          <w:szCs w:val="19"/>
        </w:rPr>
      </w:pPr>
    </w:p>
    <w:p w14:paraId="5BF734C6" w14:textId="77777777" w:rsidR="003F6CCB" w:rsidRPr="00216C3E" w:rsidRDefault="003F6CCB" w:rsidP="003F6CCB">
      <w:pPr>
        <w:autoSpaceDE w:val="0"/>
        <w:autoSpaceDN w:val="0"/>
        <w:adjustRightInd w:val="0"/>
        <w:rPr>
          <w:b/>
          <w:bCs/>
          <w:sz w:val="19"/>
          <w:szCs w:val="19"/>
        </w:rPr>
      </w:pPr>
    </w:p>
    <w:p w14:paraId="35B07994" w14:textId="77777777" w:rsidR="003F6CCB" w:rsidRPr="00216C3E" w:rsidRDefault="003F6CCB" w:rsidP="003F6CCB">
      <w:pPr>
        <w:autoSpaceDE w:val="0"/>
        <w:autoSpaceDN w:val="0"/>
        <w:adjustRightInd w:val="0"/>
        <w:rPr>
          <w:b/>
          <w:bCs/>
          <w:sz w:val="19"/>
          <w:szCs w:val="19"/>
        </w:rPr>
      </w:pPr>
    </w:p>
    <w:p w14:paraId="4E3500F3" w14:textId="77777777" w:rsidR="003F6CCB" w:rsidRPr="00216C3E" w:rsidRDefault="003F6CCB" w:rsidP="003F6CCB">
      <w:pPr>
        <w:autoSpaceDE w:val="0"/>
        <w:autoSpaceDN w:val="0"/>
        <w:adjustRightInd w:val="0"/>
        <w:rPr>
          <w:b/>
          <w:bCs/>
          <w:sz w:val="19"/>
          <w:szCs w:val="19"/>
        </w:rPr>
      </w:pPr>
    </w:p>
    <w:p w14:paraId="6272507A" w14:textId="77777777" w:rsidR="003F6CCB" w:rsidRPr="00216C3E" w:rsidRDefault="003F6CCB" w:rsidP="003F6CCB">
      <w:pPr>
        <w:autoSpaceDE w:val="0"/>
        <w:autoSpaceDN w:val="0"/>
        <w:adjustRightInd w:val="0"/>
        <w:rPr>
          <w:b/>
          <w:bCs/>
          <w:sz w:val="19"/>
          <w:szCs w:val="19"/>
        </w:rPr>
      </w:pPr>
    </w:p>
    <w:p w14:paraId="56864F3B" w14:textId="77777777" w:rsidR="003F6CCB" w:rsidRPr="00216C3E" w:rsidRDefault="003F6CCB" w:rsidP="003F6CCB">
      <w:pPr>
        <w:autoSpaceDE w:val="0"/>
        <w:autoSpaceDN w:val="0"/>
        <w:adjustRightInd w:val="0"/>
        <w:rPr>
          <w:b/>
          <w:bCs/>
          <w:sz w:val="19"/>
          <w:szCs w:val="19"/>
        </w:rPr>
      </w:pPr>
    </w:p>
    <w:p w14:paraId="799A6E62" w14:textId="77777777" w:rsidR="003F6CCB" w:rsidRPr="00216C3E" w:rsidRDefault="003F6CCB" w:rsidP="003F6CCB">
      <w:pPr>
        <w:autoSpaceDE w:val="0"/>
        <w:autoSpaceDN w:val="0"/>
        <w:adjustRightInd w:val="0"/>
        <w:rPr>
          <w:b/>
          <w:bCs/>
          <w:sz w:val="19"/>
          <w:szCs w:val="19"/>
        </w:rPr>
      </w:pPr>
    </w:p>
    <w:p w14:paraId="3489B1A5" w14:textId="77777777" w:rsidR="003F6CCB" w:rsidRPr="00216C3E" w:rsidRDefault="003F6CCB" w:rsidP="003F6CCB">
      <w:pPr>
        <w:autoSpaceDE w:val="0"/>
        <w:autoSpaceDN w:val="0"/>
        <w:adjustRightInd w:val="0"/>
        <w:rPr>
          <w:b/>
          <w:bCs/>
          <w:sz w:val="19"/>
          <w:szCs w:val="19"/>
        </w:rPr>
      </w:pPr>
    </w:p>
    <w:p w14:paraId="2170CD27" w14:textId="77777777" w:rsidR="003F6CCB" w:rsidRPr="00216C3E" w:rsidRDefault="003F6CCB" w:rsidP="003F6CCB">
      <w:pPr>
        <w:autoSpaceDE w:val="0"/>
        <w:autoSpaceDN w:val="0"/>
        <w:adjustRightInd w:val="0"/>
        <w:rPr>
          <w:b/>
          <w:bCs/>
          <w:sz w:val="19"/>
          <w:szCs w:val="19"/>
        </w:rPr>
      </w:pPr>
    </w:p>
    <w:p w14:paraId="7F7B0C35" w14:textId="77777777" w:rsidR="003F6CCB" w:rsidRPr="00216C3E" w:rsidRDefault="003F6CCB" w:rsidP="003F6CCB">
      <w:pPr>
        <w:autoSpaceDE w:val="0"/>
        <w:autoSpaceDN w:val="0"/>
        <w:adjustRightInd w:val="0"/>
        <w:rPr>
          <w:b/>
          <w:bCs/>
          <w:sz w:val="19"/>
          <w:szCs w:val="19"/>
        </w:rPr>
      </w:pPr>
    </w:p>
    <w:p w14:paraId="2E90528D" w14:textId="77777777" w:rsidR="003F6CCB" w:rsidRPr="00216C3E" w:rsidRDefault="003F6CCB" w:rsidP="003F6CCB">
      <w:pPr>
        <w:autoSpaceDE w:val="0"/>
        <w:autoSpaceDN w:val="0"/>
        <w:adjustRightInd w:val="0"/>
        <w:rPr>
          <w:b/>
          <w:bCs/>
          <w:sz w:val="19"/>
          <w:szCs w:val="19"/>
        </w:rPr>
      </w:pPr>
    </w:p>
    <w:p w14:paraId="71BBCA74" w14:textId="77777777" w:rsidR="003F6CCB" w:rsidRPr="00216C3E" w:rsidRDefault="003F6CCB" w:rsidP="003F6CCB">
      <w:pPr>
        <w:autoSpaceDE w:val="0"/>
        <w:autoSpaceDN w:val="0"/>
        <w:adjustRightInd w:val="0"/>
        <w:rPr>
          <w:b/>
          <w:bCs/>
          <w:sz w:val="19"/>
          <w:szCs w:val="19"/>
        </w:rPr>
      </w:pPr>
    </w:p>
    <w:p w14:paraId="4C52BF2C" w14:textId="77777777" w:rsidR="003F6CCB" w:rsidRPr="00216C3E" w:rsidRDefault="003F6CCB" w:rsidP="003F6CCB">
      <w:pPr>
        <w:autoSpaceDE w:val="0"/>
        <w:autoSpaceDN w:val="0"/>
        <w:adjustRightInd w:val="0"/>
        <w:rPr>
          <w:b/>
          <w:bCs/>
          <w:sz w:val="19"/>
          <w:szCs w:val="19"/>
        </w:rPr>
      </w:pPr>
    </w:p>
    <w:p w14:paraId="1D7CDEB7" w14:textId="77777777" w:rsidR="003F6CCB" w:rsidRPr="00216C3E" w:rsidRDefault="003F6CCB" w:rsidP="003F6CCB">
      <w:pPr>
        <w:autoSpaceDE w:val="0"/>
        <w:autoSpaceDN w:val="0"/>
        <w:adjustRightInd w:val="0"/>
        <w:rPr>
          <w:b/>
          <w:bCs/>
          <w:sz w:val="19"/>
          <w:szCs w:val="19"/>
        </w:rPr>
      </w:pPr>
    </w:p>
    <w:p w14:paraId="5A78E340" w14:textId="77777777" w:rsidR="003F6CCB" w:rsidRPr="00216C3E" w:rsidRDefault="003F6CCB" w:rsidP="003F6CCB">
      <w:pPr>
        <w:autoSpaceDE w:val="0"/>
        <w:autoSpaceDN w:val="0"/>
        <w:adjustRightInd w:val="0"/>
        <w:rPr>
          <w:b/>
          <w:bCs/>
          <w:sz w:val="19"/>
          <w:szCs w:val="19"/>
        </w:rPr>
      </w:pPr>
    </w:p>
    <w:p w14:paraId="6AB3071B" w14:textId="77777777" w:rsidR="003F6CCB" w:rsidRPr="00216C3E" w:rsidRDefault="003F6CCB" w:rsidP="003F6CCB">
      <w:pPr>
        <w:autoSpaceDE w:val="0"/>
        <w:autoSpaceDN w:val="0"/>
        <w:adjustRightInd w:val="0"/>
        <w:rPr>
          <w:b/>
          <w:bCs/>
          <w:sz w:val="19"/>
          <w:szCs w:val="19"/>
        </w:rPr>
      </w:pPr>
    </w:p>
    <w:p w14:paraId="7124967C" w14:textId="77777777" w:rsidR="003F6CCB" w:rsidRPr="00216C3E" w:rsidRDefault="003F6CCB" w:rsidP="003F6CCB">
      <w:pPr>
        <w:autoSpaceDE w:val="0"/>
        <w:autoSpaceDN w:val="0"/>
        <w:adjustRightInd w:val="0"/>
        <w:rPr>
          <w:b/>
          <w:bCs/>
          <w:sz w:val="19"/>
          <w:szCs w:val="19"/>
        </w:rPr>
      </w:pPr>
    </w:p>
    <w:p w14:paraId="23AE00AB" w14:textId="77777777" w:rsidR="003F6CCB" w:rsidRPr="00216C3E" w:rsidRDefault="003F6CCB" w:rsidP="003F6CCB">
      <w:pPr>
        <w:autoSpaceDE w:val="0"/>
        <w:autoSpaceDN w:val="0"/>
        <w:adjustRightInd w:val="0"/>
        <w:rPr>
          <w:b/>
          <w:bCs/>
          <w:sz w:val="19"/>
          <w:szCs w:val="19"/>
        </w:rPr>
      </w:pPr>
    </w:p>
    <w:p w14:paraId="655C7011" w14:textId="77777777" w:rsidR="003F6CCB" w:rsidRPr="00216C3E" w:rsidRDefault="003F6CCB" w:rsidP="003F6CCB">
      <w:pPr>
        <w:autoSpaceDE w:val="0"/>
        <w:autoSpaceDN w:val="0"/>
        <w:adjustRightInd w:val="0"/>
        <w:rPr>
          <w:b/>
          <w:bCs/>
          <w:sz w:val="19"/>
          <w:szCs w:val="19"/>
        </w:rPr>
      </w:pPr>
    </w:p>
    <w:p w14:paraId="2644351D" w14:textId="77777777" w:rsidR="003F6CCB" w:rsidRPr="00216C3E" w:rsidRDefault="003F6CCB" w:rsidP="003F6CCB">
      <w:pPr>
        <w:autoSpaceDE w:val="0"/>
        <w:autoSpaceDN w:val="0"/>
        <w:adjustRightInd w:val="0"/>
        <w:rPr>
          <w:b/>
          <w:bCs/>
          <w:sz w:val="19"/>
          <w:szCs w:val="19"/>
        </w:rPr>
      </w:pPr>
    </w:p>
    <w:p w14:paraId="21B65375" w14:textId="77777777" w:rsidR="003F6CCB" w:rsidRPr="00216C3E" w:rsidRDefault="003F6CCB" w:rsidP="003F6CCB">
      <w:pPr>
        <w:autoSpaceDE w:val="0"/>
        <w:autoSpaceDN w:val="0"/>
        <w:adjustRightInd w:val="0"/>
        <w:rPr>
          <w:b/>
          <w:bCs/>
          <w:sz w:val="19"/>
          <w:szCs w:val="19"/>
        </w:rPr>
      </w:pPr>
    </w:p>
    <w:p w14:paraId="6AAC72A3" w14:textId="77777777" w:rsidR="003F6CCB" w:rsidRPr="00216C3E" w:rsidRDefault="003F6CCB" w:rsidP="003F6CCB">
      <w:pPr>
        <w:autoSpaceDE w:val="0"/>
        <w:autoSpaceDN w:val="0"/>
        <w:adjustRightInd w:val="0"/>
        <w:rPr>
          <w:b/>
          <w:bCs/>
          <w:sz w:val="19"/>
          <w:szCs w:val="19"/>
        </w:rPr>
      </w:pPr>
    </w:p>
    <w:p w14:paraId="74B6CDD3" w14:textId="77777777" w:rsidR="003F6CCB" w:rsidRPr="00216C3E" w:rsidRDefault="003F6CCB" w:rsidP="003F6CCB">
      <w:pPr>
        <w:autoSpaceDE w:val="0"/>
        <w:autoSpaceDN w:val="0"/>
        <w:adjustRightInd w:val="0"/>
        <w:rPr>
          <w:b/>
          <w:bCs/>
          <w:sz w:val="19"/>
          <w:szCs w:val="19"/>
        </w:rPr>
      </w:pPr>
    </w:p>
    <w:p w14:paraId="24030619" w14:textId="77777777" w:rsidR="003F6CCB" w:rsidRPr="00216C3E" w:rsidRDefault="003F6CCB" w:rsidP="003F6CCB">
      <w:pPr>
        <w:autoSpaceDE w:val="0"/>
        <w:autoSpaceDN w:val="0"/>
        <w:adjustRightInd w:val="0"/>
        <w:rPr>
          <w:b/>
          <w:bCs/>
          <w:sz w:val="19"/>
          <w:szCs w:val="19"/>
        </w:rPr>
      </w:pPr>
    </w:p>
    <w:p w14:paraId="230DBD08" w14:textId="77777777" w:rsidR="003F6CCB" w:rsidRPr="00216C3E" w:rsidRDefault="003F6CCB" w:rsidP="003F6CCB">
      <w:pPr>
        <w:autoSpaceDE w:val="0"/>
        <w:autoSpaceDN w:val="0"/>
        <w:adjustRightInd w:val="0"/>
        <w:rPr>
          <w:b/>
          <w:bCs/>
          <w:sz w:val="19"/>
          <w:szCs w:val="19"/>
        </w:rPr>
      </w:pPr>
    </w:p>
    <w:p w14:paraId="6119AE7A" w14:textId="77777777" w:rsidR="003F6CCB" w:rsidRPr="00216C3E" w:rsidRDefault="003F6CCB" w:rsidP="003F6CCB">
      <w:pPr>
        <w:autoSpaceDE w:val="0"/>
        <w:autoSpaceDN w:val="0"/>
        <w:adjustRightInd w:val="0"/>
        <w:rPr>
          <w:b/>
          <w:bCs/>
          <w:sz w:val="19"/>
          <w:szCs w:val="19"/>
        </w:rPr>
      </w:pPr>
    </w:p>
    <w:p w14:paraId="31475E9B" w14:textId="77777777" w:rsidR="003F6CCB" w:rsidRPr="00216C3E" w:rsidRDefault="003F6CCB" w:rsidP="003F6CCB">
      <w:pPr>
        <w:autoSpaceDE w:val="0"/>
        <w:autoSpaceDN w:val="0"/>
        <w:adjustRightInd w:val="0"/>
        <w:rPr>
          <w:b/>
          <w:bCs/>
          <w:sz w:val="19"/>
          <w:szCs w:val="19"/>
        </w:rPr>
      </w:pPr>
    </w:p>
    <w:p w14:paraId="1A052372" w14:textId="77777777" w:rsidR="003F6CCB" w:rsidRPr="00216C3E" w:rsidRDefault="003F6CCB" w:rsidP="003F6CCB">
      <w:pPr>
        <w:autoSpaceDE w:val="0"/>
        <w:autoSpaceDN w:val="0"/>
        <w:adjustRightInd w:val="0"/>
        <w:rPr>
          <w:b/>
          <w:bCs/>
          <w:sz w:val="19"/>
          <w:szCs w:val="19"/>
        </w:rPr>
      </w:pPr>
    </w:p>
    <w:p w14:paraId="522D9CA9" w14:textId="77777777" w:rsidR="003F6CCB" w:rsidRPr="00216C3E" w:rsidRDefault="003F6CCB" w:rsidP="003F6CCB">
      <w:pPr>
        <w:autoSpaceDE w:val="0"/>
        <w:autoSpaceDN w:val="0"/>
        <w:adjustRightInd w:val="0"/>
        <w:rPr>
          <w:b/>
          <w:bCs/>
          <w:sz w:val="19"/>
          <w:szCs w:val="19"/>
        </w:rPr>
      </w:pPr>
    </w:p>
    <w:p w14:paraId="3ADFEDD7" w14:textId="77777777" w:rsidR="003F6CCB" w:rsidRPr="00216C3E" w:rsidRDefault="003F6CCB" w:rsidP="003F6CCB">
      <w:pPr>
        <w:autoSpaceDE w:val="0"/>
        <w:autoSpaceDN w:val="0"/>
        <w:adjustRightInd w:val="0"/>
        <w:rPr>
          <w:b/>
          <w:bCs/>
          <w:sz w:val="19"/>
          <w:szCs w:val="19"/>
        </w:rPr>
      </w:pPr>
    </w:p>
    <w:p w14:paraId="3BB420E8" w14:textId="77777777" w:rsidR="003F6CCB" w:rsidRPr="00216C3E" w:rsidRDefault="003F6CCB" w:rsidP="003F6CCB">
      <w:pPr>
        <w:autoSpaceDE w:val="0"/>
        <w:autoSpaceDN w:val="0"/>
        <w:adjustRightInd w:val="0"/>
        <w:rPr>
          <w:b/>
          <w:bCs/>
          <w:sz w:val="19"/>
          <w:szCs w:val="19"/>
        </w:rPr>
      </w:pPr>
    </w:p>
    <w:p w14:paraId="085F28EB" w14:textId="77777777" w:rsidR="003F6CCB" w:rsidRPr="00216C3E" w:rsidRDefault="003F6CCB" w:rsidP="003F6CCB">
      <w:pPr>
        <w:autoSpaceDE w:val="0"/>
        <w:autoSpaceDN w:val="0"/>
        <w:adjustRightInd w:val="0"/>
        <w:rPr>
          <w:b/>
          <w:bCs/>
          <w:sz w:val="19"/>
          <w:szCs w:val="19"/>
        </w:rPr>
      </w:pPr>
    </w:p>
    <w:p w14:paraId="45B18188" w14:textId="77777777" w:rsidR="003F6CCB" w:rsidRPr="00216C3E" w:rsidRDefault="003F6CCB" w:rsidP="003F6CCB">
      <w:pPr>
        <w:autoSpaceDE w:val="0"/>
        <w:autoSpaceDN w:val="0"/>
        <w:adjustRightInd w:val="0"/>
        <w:rPr>
          <w:b/>
          <w:bCs/>
          <w:sz w:val="19"/>
          <w:szCs w:val="19"/>
        </w:rPr>
      </w:pPr>
    </w:p>
    <w:p w14:paraId="45C32728" w14:textId="77777777" w:rsidR="003F6CCB" w:rsidRPr="00216C3E" w:rsidRDefault="003F6CCB" w:rsidP="003F6CCB">
      <w:pPr>
        <w:autoSpaceDE w:val="0"/>
        <w:autoSpaceDN w:val="0"/>
        <w:adjustRightInd w:val="0"/>
        <w:rPr>
          <w:b/>
          <w:bCs/>
          <w:sz w:val="19"/>
          <w:szCs w:val="19"/>
        </w:rPr>
      </w:pPr>
    </w:p>
    <w:p w14:paraId="6AC200D2" w14:textId="77777777" w:rsidR="003F6CCB" w:rsidRPr="00216C3E" w:rsidRDefault="003F6CCB" w:rsidP="003F6CCB">
      <w:pPr>
        <w:autoSpaceDE w:val="0"/>
        <w:autoSpaceDN w:val="0"/>
        <w:adjustRightInd w:val="0"/>
        <w:rPr>
          <w:b/>
          <w:bCs/>
          <w:sz w:val="19"/>
          <w:szCs w:val="19"/>
        </w:rPr>
      </w:pPr>
    </w:p>
    <w:p w14:paraId="2FA66995" w14:textId="77777777" w:rsidR="003F6CCB" w:rsidRPr="00216C3E" w:rsidRDefault="003F6CCB" w:rsidP="003F6CCB">
      <w:pPr>
        <w:autoSpaceDE w:val="0"/>
        <w:autoSpaceDN w:val="0"/>
        <w:adjustRightInd w:val="0"/>
        <w:rPr>
          <w:b/>
          <w:bCs/>
          <w:sz w:val="19"/>
          <w:szCs w:val="19"/>
        </w:rPr>
      </w:pPr>
    </w:p>
    <w:p w14:paraId="1E2D452F" w14:textId="77777777" w:rsidR="003F6CCB" w:rsidRPr="00216C3E" w:rsidRDefault="003F6CCB" w:rsidP="003F6CCB">
      <w:pPr>
        <w:autoSpaceDE w:val="0"/>
        <w:autoSpaceDN w:val="0"/>
        <w:adjustRightInd w:val="0"/>
        <w:rPr>
          <w:b/>
          <w:bCs/>
          <w:sz w:val="19"/>
          <w:szCs w:val="19"/>
        </w:rPr>
      </w:pPr>
    </w:p>
    <w:p w14:paraId="49C3DD90" w14:textId="77777777" w:rsidR="003F6CCB" w:rsidRPr="00216C3E" w:rsidRDefault="003F6CCB" w:rsidP="003F6CCB">
      <w:pPr>
        <w:autoSpaceDE w:val="0"/>
        <w:autoSpaceDN w:val="0"/>
        <w:adjustRightInd w:val="0"/>
        <w:jc w:val="center"/>
        <w:rPr>
          <w:b/>
          <w:bCs/>
          <w:sz w:val="19"/>
          <w:szCs w:val="19"/>
        </w:rPr>
      </w:pPr>
    </w:p>
    <w:p w14:paraId="7A17ADB5" w14:textId="77777777"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14:paraId="796FF522" w14:textId="77777777"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TEZ ADI</w:t>
      </w:r>
    </w:p>
    <w:p w14:paraId="571C0745" w14:textId="77777777"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14:paraId="694FCDE3" w14:textId="77777777"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14:paraId="359A65EA" w14:textId="77777777" w:rsidR="003F6C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19"/>
          <w:szCs w:val="19"/>
        </w:rPr>
      </w:pPr>
    </w:p>
    <w:p w14:paraId="7F44A3C9" w14:textId="77777777" w:rsidR="003F6CCB" w:rsidRPr="00F50FB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rPr>
      </w:pPr>
      <w:r w:rsidRPr="00F50FBB">
        <w:rPr>
          <w:b/>
          <w:bCs/>
        </w:rPr>
        <w:t>Ad ve SOYAD</w:t>
      </w:r>
    </w:p>
    <w:p w14:paraId="074C57CD" w14:textId="77777777" w:rsidR="003F6CCB" w:rsidRPr="00063367"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p>
    <w:sdt>
      <w:sdtPr>
        <w:rPr>
          <w:b/>
          <w:bCs/>
          <w:sz w:val="22"/>
          <w:szCs w:val="22"/>
        </w:rPr>
        <w:id w:val="176316135"/>
        <w:placeholder>
          <w:docPart w:val="46CEC2D810B14C3CA093E3085EBE9E25"/>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16D0F7AA" w14:textId="77777777"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Pr>
              <w:b/>
              <w:bCs/>
              <w:sz w:val="22"/>
              <w:szCs w:val="22"/>
            </w:rPr>
            <w:t>YL veya Doktora Tezi olduğunu seçiniz</w:t>
          </w:r>
        </w:p>
      </w:sdtContent>
    </w:sdt>
    <w:p w14:paraId="69BA0454" w14:textId="77777777" w:rsidR="003F6CCB" w:rsidRDefault="00D01584"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sdt>
        <w:sdtPr>
          <w:rPr>
            <w:b/>
            <w:bCs/>
            <w:sz w:val="22"/>
            <w:szCs w:val="22"/>
          </w:rPr>
          <w:id w:val="417296357"/>
          <w:placeholder>
            <w:docPart w:val="C9AECF32C2A948FEBA16BD1E3FA7E43C"/>
          </w:placeholder>
          <w:comboBox>
            <w:listItem w:displayText="Seçin" w:value="Seçin"/>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comboBox>
        </w:sdtPr>
        <w:sdtEndPr/>
        <w:sdtContent>
          <w:r w:rsidR="003F6CCB">
            <w:rPr>
              <w:b/>
              <w:bCs/>
              <w:sz w:val="22"/>
              <w:szCs w:val="22"/>
            </w:rPr>
            <w:t>Seçin</w:t>
          </w:r>
        </w:sdtContent>
      </w:sdt>
      <w:r w:rsidR="003F6CCB" w:rsidRPr="001B552B">
        <w:rPr>
          <w:b/>
          <w:bCs/>
          <w:sz w:val="22"/>
          <w:szCs w:val="22"/>
        </w:rPr>
        <w:t xml:space="preserve"> Anabilim Dalı</w:t>
      </w:r>
    </w:p>
    <w:p w14:paraId="204506F9" w14:textId="77777777" w:rsidR="003F6CCB" w:rsidRPr="00804B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sidRPr="00804BCB">
        <w:rPr>
          <w:b/>
          <w:bCs/>
          <w:sz w:val="22"/>
          <w:szCs w:val="22"/>
        </w:rPr>
        <w:t xml:space="preserve">Danışman: </w:t>
      </w:r>
      <w:sdt>
        <w:sdtPr>
          <w:rPr>
            <w:b/>
            <w:bCs/>
            <w:sz w:val="22"/>
            <w:szCs w:val="22"/>
          </w:rPr>
          <w:id w:val="1955213002"/>
          <w:placeholder>
            <w:docPart w:val="2387A8BBCA6D493F9DA1C16D7AC8DC26"/>
          </w:placeholder>
          <w:comboBox>
            <w:listItem w:displayText="Danışmanınızı seçiniz." w:value="Danışmanınızı seçiniz."/>
            <w:listItem w:displayText="Prof. Dr. İrfan KAYMAZ" w:value="Prof. Dr. İrfan KAYMAZ"/>
            <w:listItem w:displayText="Prof. Dr. Bayram ŞAHİN" w:value="Prof. Dr. Bayram ŞAHİN"/>
            <w:listItem w:displayText="Prof. Dr. Murat Demir AYDIN" w:value="Prof. Dr. Murat Demir AYDIN"/>
            <w:listItem w:displayText="Prof. Dr. Fatih YETİM" w:value="Prof. Dr. Fatih YETİM"/>
            <w:listItem w:displayText="Prof. Dr. Bülent ÇAKMAK" w:value="Prof. Dr. Bülent ÇAKMAK"/>
            <w:listItem w:displayText="Prof. Dr. Hasan TÜRKEZ" w:value="Prof. Dr. Hasan TÜRKEZ"/>
            <w:listItem w:displayText="Prof. Dr. Hüseyin AYDIN" w:value="Prof. Dr. Hüseyin AYDIN"/>
            <w:listItem w:displayText="Prof. Dr. Songül DUMAN" w:value="Prof. Dr. Songül DUMAN"/>
            <w:listItem w:displayText="Doç. Dr. Fatih YILDIZ" w:value="Doç. Dr. Fatih YILDIZ"/>
            <w:listItem w:displayText="Doç. Dr. Salih AKPINAR" w:value="Doç. Dr. Salih AKPINAR"/>
            <w:listItem w:displayText="Doç. Dr. İlker KAZAZ" w:value="Doç. Dr. İlker KAZAZ"/>
            <w:listItem w:displayText="Doç. Dr. Tuba YETİM" w:value="Doç. Dr. Tuba YETİM"/>
            <w:listItem w:displayText="Doç. Dr. Arzu GÖRMEZ" w:value="Doç. Dr. Arzu GÖRMEZ"/>
            <w:listItem w:displayText="Doç. Dr. Ceren Sultan ELMALI" w:value="Doç. Dr. Ceren Sultan ELMALI"/>
            <w:listItem w:displayText="Doç. Dr. Güven TURGUT" w:value="Doç. Dr. Güven TURGUT"/>
            <w:listItem w:displayText="Dr. Öğr. Üyesi Eyüphan MANAY" w:value="Dr. Öğr. Üyesi Eyüphan MANAY"/>
            <w:listItem w:displayText="Dr. Öğr. Üyesi Hikmet ÇİÇEK" w:value="Dr. Öğr. Üyesi Hikmet ÇİÇEK"/>
            <w:listItem w:displayText="Dr. Öğr. Üyesi Faraz AFŞARİ" w:value="Dr. Öğr. Üyesi Faraz AFŞARİ"/>
            <w:listItem w:displayText="Dr. Öğr. Üyesi M. Yasin ÇODUR" w:value="Dr. Öğr. Üyesi M. Yasin ÇODUR"/>
            <w:listItem w:displayText="Dr. Öğr. Üyesi Dilek OKUYUCU" w:value="Dr. Öğr. Üyesi Dilek OKUYUCU"/>
            <w:listItem w:displayText="Dr. Öğr. Üyesi Merve SAĞIROĞLU" w:value="Dr. Öğr. Üyesi Merve SAĞIROĞLU"/>
            <w:listItem w:displayText="Dr. Öğr. Üyesi Fatih TOSUNOĞLU" w:value="Dr. Öğr. Üyesi Fatih TOSUNOĞLU"/>
            <w:listItem w:displayText="Dr. Öğr. Üyesi Şevki ÖZTÜRK" w:value="Dr. Öğr. Üyesi Şevki ÖZTÜRK"/>
            <w:listItem w:displayText="Dr. Öğr. Üyesi Süleyman Nazif ORHAN" w:value="Dr. Öğr. Üyesi Süleyman Nazif ORHAN"/>
            <w:listItem w:displayText="Dr. Öğr. Üyesi Türkay KOTAN" w:value="Dr. Öğr. Üyesi Türkay KOTAN"/>
            <w:listItem w:displayText="Dr. Öğr. Üyesi Burak Kaan ÇIRPICI" w:value="Dr. Öğr. Üyesi Burak Kaan ÇIRPICI"/>
            <w:listItem w:displayText="Dr. Öğr. Üyesi Ali Ersin DİNÇER" w:value="Dr. Öğr. Üyesi Ali Ersin DİNÇER"/>
            <w:listItem w:displayText="Dr. Öğr. Üyesi Abdullah DEMİR" w:value="Dr. Öğr. Üyesi Abdullah DEMİR"/>
            <w:listItem w:displayText="Dr. Öğr. Üyesi Ahmet DUMLU" w:value="Dr. Öğr. Üyesi Ahmet DUMLU"/>
            <w:listItem w:displayText="Dr. Öğr. Üyesi Kağan Koray AYTEN" w:value="Dr. Öğr. Üyesi Kağan Koray AYTEN"/>
            <w:listItem w:displayText="Dr. Öğr. Üyesi Çağlar DUMAN" w:value="Dr. Öğr. Üyesi Çağlar DUMAN"/>
            <w:listItem w:displayText="Dr. Öğr. Üyesi Nur Hüseyin KAPLAN" w:value="Dr. Öğr. Üyesi Nur Hüseyin KAPLAN"/>
            <w:listItem w:displayText="Dr. Öğr. Üyesi Fatih KABURCUK" w:value="Dr. Öğr. Üyesi Fatih KABURCUK"/>
            <w:listItem w:displayText="Dr. Öğr. Üyesi Ali ÜNLÜTÜRK" w:value="Dr. Öğr. Üyesi Ali ÜNLÜTÜRK"/>
            <w:listItem w:displayText="Dr. Öğr. Üyesi Nurbanu GÜZEY" w:value="Dr. Öğr. Üyesi Nurbanu GÜZEY"/>
            <w:listItem w:displayText="Dr. Öğr. Üyesi Hacı Mehmet GÜZEY" w:value="Dr. Öğr. Üyesi Hacı Mehmet GÜZEY"/>
            <w:listItem w:displayText="Dr. Öğr. Üyesi Mustafa CANIM" w:value="Dr. Öğr. Üyesi Mustafa CANIM"/>
            <w:listItem w:displayText="Dr. Öğr. Üyesi Serkan ÖRTÜCÜ" w:value="Dr. Öğr. Üyesi Serkan ÖRTÜCÜ"/>
            <w:listItem w:displayText="Dr. Öğr. Üyesi İsmail BEZİRGANOĞLU" w:value="Dr. Öğr. Üyesi İsmail BEZİRGANOĞLU"/>
            <w:listItem w:displayText="Dr. Öğr. Üyesi Elanur AYDIN KARATAŞ" w:value="Dr. Öğr. Üyesi Elanur AYDIN KARATAŞ"/>
            <w:listItem w:displayText="Dr. Öğr. Üyesi Emre İLHAN" w:value="Dr. Öğr. Üyesi Emre İLHAN"/>
            <w:listItem w:displayText="Dr. Öğr. Üyesi Ömer Faruk KARATAŞ" w:value="Dr. Öğr. Üyesi Ömer Faruk KARATAŞ"/>
            <w:listItem w:displayText="Dr. Öğr. Üyesi Mehmet Enes ARSLAN" w:value="Dr. Öğr. Üyesi Mehmet Enes ARSLAN"/>
            <w:listItem w:displayText="Dr. Öğr. Üyesi İbrahim KARAHAN" w:value="Dr. Öğr. Üyesi İbrahim KARAHAN"/>
            <w:listItem w:displayText="Dr. Öğr. Üyesi Sibel TURANLI" w:value="Dr. Öğr. Üyesi Sibel TURANLI"/>
            <w:listItem w:displayText="Dr. Öğr. Üyesi Muhammed YİĞİDER" w:value="Dr. Öğr. Üyesi Muhammed YİĞİDER"/>
            <w:listItem w:displayText="Dr. Öğr. Üyesi Harun SELVİTOPİ" w:value="Dr. Öğr. Üyesi Harun SELVİTOPİ"/>
            <w:listItem w:displayText="Dr. Öğr. Üyesi Murat AYDEMİR" w:value="Dr. Öğr. Üyesi Murat AYDEMİR"/>
            <w:listItem w:displayText="Dr. Öğr. Üyesi Yusuf AKBABA" w:value="Dr. Öğr. Üyesi Yusuf AKBABA"/>
            <w:listItem w:displayText="Dr. Öğr. Üyesi Bünyamin ÖZGERİŞ" w:value="Dr. Öğr. Üyesi Bünyamin ÖZGERİŞ"/>
          </w:comboBox>
        </w:sdtPr>
        <w:sdtEndPr/>
        <w:sdtContent>
          <w:r>
            <w:rPr>
              <w:b/>
              <w:bCs/>
              <w:sz w:val="22"/>
              <w:szCs w:val="22"/>
            </w:rPr>
            <w:t>Danışmanınızı seçiniz.</w:t>
          </w:r>
        </w:sdtContent>
      </w:sdt>
    </w:p>
    <w:p w14:paraId="13294CFC" w14:textId="77777777" w:rsidR="003F6CCB" w:rsidRPr="00804B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sidRPr="00804BCB">
        <w:rPr>
          <w:b/>
          <w:bCs/>
          <w:sz w:val="22"/>
          <w:szCs w:val="22"/>
        </w:rPr>
        <w:t xml:space="preserve">Eş Danışman: </w:t>
      </w:r>
      <w:r w:rsidRPr="001429AD">
        <w:rPr>
          <w:bCs/>
          <w:sz w:val="22"/>
          <w:szCs w:val="22"/>
          <w:highlight w:val="yellow"/>
        </w:rPr>
        <w:t>Eş danışmanı olmayanlar bu kısmı çıkarmalı</w:t>
      </w:r>
    </w:p>
    <w:p w14:paraId="327B20D0" w14:textId="77777777" w:rsidR="003F6C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p>
    <w:p w14:paraId="38A6870E" w14:textId="77777777"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Pr>
          <w:b/>
          <w:bCs/>
          <w:sz w:val="22"/>
          <w:szCs w:val="22"/>
        </w:rPr>
        <w:t>YIL</w:t>
      </w:r>
    </w:p>
    <w:p w14:paraId="67980677" w14:textId="77777777"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sz w:val="22"/>
          <w:szCs w:val="22"/>
        </w:rPr>
      </w:pPr>
      <w:r w:rsidRPr="001B552B">
        <w:rPr>
          <w:b/>
          <w:bCs/>
          <w:sz w:val="22"/>
          <w:szCs w:val="22"/>
        </w:rPr>
        <w:t>Her hakkı saklıdır</w:t>
      </w:r>
      <w:r w:rsidRPr="001B552B">
        <w:rPr>
          <w:sz w:val="22"/>
          <w:szCs w:val="22"/>
        </w:rPr>
        <w:t>.</w:t>
      </w:r>
    </w:p>
    <w:p w14:paraId="4E3CF007" w14:textId="77777777" w:rsidR="003F6CCB" w:rsidRDefault="003F6CCB" w:rsidP="003F6CCB">
      <w:pPr>
        <w:tabs>
          <w:tab w:val="left" w:pos="2057"/>
          <w:tab w:val="left" w:pos="2244"/>
        </w:tabs>
        <w:spacing w:line="360" w:lineRule="auto"/>
        <w:ind w:left="993" w:hanging="993"/>
        <w:jc w:val="center"/>
        <w:rPr>
          <w:b/>
        </w:rPr>
      </w:pPr>
    </w:p>
    <w:p w14:paraId="12D10C7F" w14:textId="77777777" w:rsidR="003F6CCB" w:rsidRPr="004768E3" w:rsidRDefault="003F6CCB" w:rsidP="003F6CCB">
      <w:pPr>
        <w:pStyle w:val="yknbaslik"/>
        <w:keepNext w:val="0"/>
        <w:spacing w:after="0" w:line="360" w:lineRule="auto"/>
        <w:rPr>
          <w:sz w:val="24"/>
          <w:szCs w:val="24"/>
        </w:rPr>
      </w:pPr>
    </w:p>
    <w:p w14:paraId="78D91057" w14:textId="77777777" w:rsidR="00420C0D" w:rsidRDefault="006825AA" w:rsidP="00420C0D">
      <w:pPr>
        <w:pStyle w:val="yknbaslik"/>
        <w:keepNext w:val="0"/>
        <w:spacing w:after="0" w:line="360" w:lineRule="auto"/>
        <w:rPr>
          <w:sz w:val="24"/>
          <w:szCs w:val="24"/>
        </w:rPr>
      </w:pPr>
      <w:r>
        <w:rPr>
          <w:noProof/>
          <w:sz w:val="24"/>
          <w:szCs w:val="24"/>
        </w:rPr>
        <w:lastRenderedPageBreak/>
        <w:drawing>
          <wp:inline distT="0" distB="0" distL="0" distR="0" wp14:anchorId="0C6EC04D" wp14:editId="0FD411C2">
            <wp:extent cx="2000250" cy="2047875"/>
            <wp:effectExtent l="0" t="0" r="0" b="952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sız.jpg"/>
                    <pic:cNvPicPr/>
                  </pic:nvPicPr>
                  <pic:blipFill>
                    <a:blip r:embed="rId8">
                      <a:extLst>
                        <a:ext uri="{28A0092B-C50C-407E-A947-70E740481C1C}">
                          <a14:useLocalDpi xmlns:a14="http://schemas.microsoft.com/office/drawing/2010/main" val="0"/>
                        </a:ext>
                      </a:extLst>
                    </a:blip>
                    <a:stretch>
                      <a:fillRect/>
                    </a:stretch>
                  </pic:blipFill>
                  <pic:spPr>
                    <a:xfrm>
                      <a:off x="0" y="0"/>
                      <a:ext cx="2000250" cy="2047875"/>
                    </a:xfrm>
                    <a:prstGeom prst="rect">
                      <a:avLst/>
                    </a:prstGeom>
                  </pic:spPr>
                </pic:pic>
              </a:graphicData>
            </a:graphic>
          </wp:inline>
        </w:drawing>
      </w:r>
    </w:p>
    <w:p w14:paraId="3A54E041" w14:textId="77777777" w:rsidR="00905F60" w:rsidRPr="004768E3" w:rsidRDefault="00905F60" w:rsidP="00420C0D">
      <w:pPr>
        <w:pStyle w:val="yknbaslik"/>
        <w:keepNext w:val="0"/>
        <w:spacing w:after="0" w:line="360" w:lineRule="auto"/>
        <w:rPr>
          <w:sz w:val="24"/>
          <w:szCs w:val="24"/>
        </w:rPr>
      </w:pPr>
      <w:r w:rsidRPr="004768E3">
        <w:rPr>
          <w:sz w:val="24"/>
          <w:szCs w:val="24"/>
        </w:rPr>
        <w:t>FEN BİLİMLERİ ENSTİTÜSÜ</w:t>
      </w:r>
    </w:p>
    <w:sdt>
      <w:sdtPr>
        <w:rPr>
          <w:b/>
          <w:color w:val="000000" w:themeColor="text1"/>
        </w:rPr>
        <w:id w:val="1326328650"/>
        <w:placeholder>
          <w:docPart w:val="254881ED35944008B2D06C5C34F8BB72"/>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652BE0D2" w14:textId="77777777" w:rsidR="00905F60" w:rsidRPr="002F2964" w:rsidRDefault="00804BCB" w:rsidP="00905F60">
          <w:pPr>
            <w:spacing w:after="1560" w:line="360" w:lineRule="auto"/>
            <w:jc w:val="center"/>
            <w:rPr>
              <w:b/>
              <w:color w:val="7F7F7F" w:themeColor="text1" w:themeTint="80"/>
            </w:rPr>
          </w:pPr>
          <w:r>
            <w:rPr>
              <w:b/>
              <w:color w:val="000000" w:themeColor="text1"/>
            </w:rPr>
            <w:t>YL veya Doktora Tezi olduğunu seçiniz</w:t>
          </w:r>
        </w:p>
      </w:sdtContent>
    </w:sdt>
    <w:p w14:paraId="5F5CD5DE" w14:textId="77777777" w:rsidR="00905F60" w:rsidRDefault="00905F60" w:rsidP="00905F60">
      <w:pPr>
        <w:pStyle w:val="yknormals"/>
        <w:spacing w:after="1560" w:line="360" w:lineRule="auto"/>
        <w:jc w:val="center"/>
        <w:rPr>
          <w:b/>
          <w:szCs w:val="28"/>
        </w:rPr>
      </w:pPr>
      <w:r>
        <w:rPr>
          <w:b/>
          <w:szCs w:val="28"/>
        </w:rPr>
        <w:t>…TEZ BAŞLIK…</w:t>
      </w:r>
    </w:p>
    <w:p w14:paraId="07858FFA" w14:textId="77777777" w:rsidR="00905F60" w:rsidRDefault="00905F60" w:rsidP="00905F60">
      <w:pPr>
        <w:pStyle w:val="yknormals"/>
        <w:spacing w:after="1560" w:line="360" w:lineRule="auto"/>
        <w:jc w:val="center"/>
        <w:rPr>
          <w:b/>
          <w:szCs w:val="28"/>
        </w:rPr>
      </w:pPr>
      <w:r>
        <w:rPr>
          <w:b/>
          <w:szCs w:val="28"/>
        </w:rPr>
        <w:t>….</w:t>
      </w:r>
      <w:r w:rsidR="00060006">
        <w:rPr>
          <w:b/>
          <w:szCs w:val="28"/>
        </w:rPr>
        <w:t>Ad</w:t>
      </w:r>
      <w:r>
        <w:rPr>
          <w:b/>
          <w:szCs w:val="28"/>
        </w:rPr>
        <w:t xml:space="preserve"> SOY</w:t>
      </w:r>
      <w:r w:rsidR="00060006">
        <w:rPr>
          <w:b/>
          <w:szCs w:val="28"/>
        </w:rPr>
        <w:t>AD</w:t>
      </w:r>
      <w:r>
        <w:rPr>
          <w:b/>
          <w:szCs w:val="28"/>
        </w:rPr>
        <w:t>….</w:t>
      </w:r>
    </w:p>
    <w:p w14:paraId="29F113A2" w14:textId="77777777" w:rsidR="00905F60" w:rsidRPr="00267B44" w:rsidRDefault="00905F60" w:rsidP="00804BCB">
      <w:pPr>
        <w:pStyle w:val="yknormal"/>
        <w:tabs>
          <w:tab w:val="left" w:pos="2057"/>
          <w:tab w:val="left" w:pos="2244"/>
          <w:tab w:val="left" w:pos="2431"/>
        </w:tabs>
        <w:spacing w:after="0" w:line="360" w:lineRule="auto"/>
        <w:jc w:val="center"/>
        <w:rPr>
          <w:b/>
          <w:szCs w:val="24"/>
        </w:rPr>
      </w:pPr>
      <w:r w:rsidRPr="000A3B4C">
        <w:rPr>
          <w:b/>
          <w:szCs w:val="24"/>
        </w:rPr>
        <w:t xml:space="preserve">Tez Danışmanı: </w:t>
      </w:r>
      <w:sdt>
        <w:sdtPr>
          <w:rPr>
            <w:b/>
            <w:color w:val="000000" w:themeColor="text1"/>
            <w:szCs w:val="24"/>
          </w:rPr>
          <w:id w:val="-1694062593"/>
          <w:placeholder>
            <w:docPart w:val="DefaultPlaceholder_-1854013439"/>
          </w:placeholder>
          <w:comboBox>
            <w:listItem w:displayText="Danışmanınızı seçiniz." w:value="Danışmanınızı seçiniz."/>
            <w:listItem w:displayText="Prof. Dr. İrfan KAYMAZ" w:value="Prof. Dr. İrfan KAYMAZ"/>
            <w:listItem w:displayText="Prof. Dr. Bayram ŞAHİN" w:value="Prof. Dr. Bayram ŞAHİN"/>
            <w:listItem w:displayText="Prof. Dr. Murat Demir AYDIN" w:value="Prof. Dr. Murat Demir AYDIN"/>
            <w:listItem w:displayText="Prof. Dr. Ali Fatih YETİM" w:value="Prof. Dr. Ali Fatih YETİM"/>
            <w:listItem w:displayText="Prof. Dr. Bülent ÇAKMAK" w:value="Prof. Dr. Bülent ÇAKMAK"/>
            <w:listItem w:displayText="Prof. Dr. Hasan TÜRKEZ" w:value="Prof. Dr. Hasan TÜRKEZ"/>
            <w:listItem w:displayText="Prof. Dr. Songül DUMAN" w:value="Prof. Dr. Songül DUMAN"/>
            <w:listItem w:displayText="Doç. Dr. Fatih YILDIZ" w:value="Doç. Dr. Fatih YILDIZ"/>
            <w:listItem w:displayText="Doç. Dr. İlker KAZAZ" w:value="Doç. Dr. İlker KAZAZ"/>
            <w:listItem w:displayText="Doç. Dr. Tuba YETİM" w:value="Doç. Dr. Tuba YETİM"/>
            <w:listItem w:displayText="Doç. Dr. Arzu GÖRMEZ" w:value="Doç. Dr. Arzu GÖRMEZ"/>
            <w:listItem w:displayText="Doç. Dr. Ceren Sultan ELMALI" w:value="Doç. Dr. Ceren Sultan ELMALI"/>
            <w:listItem w:displayText="Doç. Dr. Güven TURGUT" w:value="Doç. Dr. Güven TURGUT"/>
            <w:listItem w:displayText="Dr. Öğr. Üyesi Eyüphan MANAY" w:value="Dr. Öğr. Üyesi Eyüphan MANAY"/>
            <w:listItem w:displayText="Dr. Öğr. Üyesi Hikmet ÇİÇEK" w:value="Dr. Öğr. Üyesi Hikmet ÇİÇEK"/>
            <w:listItem w:displayText=" Dr. Öğr. Üyesi Salih AKPINAR" w:value=" Dr. Öğr. Üyesi Salih AKPINAR"/>
            <w:listItem w:displayText="Dr. Öğr. Üyesi Faraz AFŞARİ" w:value="Dr. Öğr. Üyesi Faraz AFŞARİ"/>
            <w:listItem w:displayText="Dr. Öğr. Üyesi M. Yasin ÇODUR" w:value="Dr. Öğr. Üyesi M. Yasin ÇODUR"/>
            <w:listItem w:displayText="Dr. Öğr. Üyesi Dilek OKUYUCU" w:value="Dr. Öğr. Üyesi Dilek OKUYUCU"/>
            <w:listItem w:displayText="Dr. Öğr. Üyesi Merve SAĞIROĞLU" w:value="Dr. Öğr. Üyesi Merve SAĞIROĞLU"/>
            <w:listItem w:displayText="Dr. Öğr. Üyesi Fatih TOSUNOĞLU" w:value="Dr. Öğr. Üyesi Fatih TOSUNOĞLU"/>
            <w:listItem w:displayText="Dr. Öğr. Üyesi Şevki ÖZTÜRK" w:value="Dr. Öğr. Üyesi Şevki ÖZTÜRK"/>
            <w:listItem w:displayText="Dr. Öğr. Üyesi Süleyman Nazif ORHAN" w:value="Dr. Öğr. Üyesi Süleyman Nazif ORHAN"/>
            <w:listItem w:displayText="Dr. Öğr. Üyesi Türkay KOTAN" w:value="Dr. Öğr. Üyesi Türkay KOTAN"/>
            <w:listItem w:displayText="Dr. Öğr. Üyesi Burak Kaan ÇIRPICI" w:value="Dr. Öğr. Üyesi Burak Kaan ÇIRPICI"/>
            <w:listItem w:displayText="Dr. Öğr. Üyesi Ali Ersin DİNÇER" w:value="Dr. Öğr. Üyesi Ali Ersin DİNÇER"/>
            <w:listItem w:displayText="Dr. Öğr. Üyesi Abdullah DEMİR" w:value="Dr. Öğr. Üyesi Abdullah DEMİR"/>
            <w:listItem w:displayText="Dr. Öğr. Üyesi Ahmet DUMLU" w:value="Dr. Öğr. Üyesi Ahmet DUMLU"/>
            <w:listItem w:displayText="Dr. Öğr. Üyesi Kağan Koray AYTEN" w:value="Dr. Öğr. Üyesi Kağan Koray AYTEN"/>
            <w:listItem w:displayText="Dr. Öğr. Üyesi Çağlar DUMAN" w:value="Dr. Öğr. Üyesi Çağlar DUMAN"/>
            <w:listItem w:displayText="Dr. Öğr. Üyesi Nur Hüseyin KAPLAN" w:value="Dr. Öğr. Üyesi Nur Hüseyin KAPLAN"/>
            <w:listItem w:displayText="Dr. Öğr. Üyesi Fatih KABURCUK" w:value="Dr. Öğr. Üyesi Fatih KABURCUK"/>
            <w:listItem w:displayText="Dr. Öğr. Üyesi Ali ÜNLÜTÜRK" w:value="Dr. Öğr. Üyesi Ali ÜNLÜTÜRK"/>
            <w:listItem w:displayText="Dr. Öğr. Üyesi Nurbanu GÜZEY" w:value="Dr. Öğr. Üyesi Nurbanu GÜZEY"/>
            <w:listItem w:displayText="Dr. Öğr. Üyesi Hacı Mehmet GÜZEY" w:value="Dr. Öğr. Üyesi Hacı Mehmet GÜZEY"/>
            <w:listItem w:displayText="Dr. Öğr. Üyesi Safa ÇELİK" w:value="Dr. Öğr. Üyesi Safa ÇELİK"/>
            <w:listItem w:displayText="Dr. Öğr. Üyesi Mustafa CANIM" w:value="Dr. Öğr. Üyesi Mustafa CANIM"/>
            <w:listItem w:displayText="Dr. Öğr. Üyesi Serkan ÖRTÜCÜ" w:value="Dr. Öğr. Üyesi Serkan ÖRTÜCÜ"/>
            <w:listItem w:displayText="Dr. Öğr. Üyesi İsmail BEZİRGANOĞLU" w:value="Dr. Öğr. Üyesi İsmail BEZİRGANOĞLU"/>
            <w:listItem w:displayText="Dr. Öğr. Üyesi Elanur AYDIN KARATAŞ" w:value="Dr. Öğr. Üyesi Elanur AYDIN KARATAŞ"/>
            <w:listItem w:displayText="Dr. Öğr. Üyesi Emre İLHAN" w:value="Dr. Öğr. Üyesi Emre İLHAN"/>
            <w:listItem w:displayText="Dr. Öğr. Üyesi Ömer Faruk KARATAŞ" w:value="Dr. Öğr. Üyesi Ömer Faruk KARATAŞ"/>
            <w:listItem w:displayText="Dr. Öğr. Üyesi Mehmet Enes ARSLAN" w:value="Dr. Öğr. Üyesi Mehmet Enes ARSLAN"/>
            <w:listItem w:displayText="Dr. Öğr. Üyesi İbrahim KARAHAN" w:value="Dr. Öğr. Üyesi İbrahim KARAHAN"/>
            <w:listItem w:displayText="Dr. Öğr. Üyesi Sibel TURANLI" w:value="Dr. Öğr. Üyesi Sibel TURANLI"/>
            <w:listItem w:displayText="Dr. Öğr. Üyesi Muhammed YİĞİDER" w:value="Dr. Öğr. Üyesi Muhammed YİĞİDER"/>
            <w:listItem w:displayText="Dr. Öğr. Üyesi Harun SELVİTOPİ" w:value="Dr. Öğr. Üyesi Harun SELVİTOPİ"/>
            <w:listItem w:displayText="Dr. Öğr. Üyesi Murat AYDEMİR" w:value="Dr. Öğr. Üyesi Murat AYDEMİR"/>
            <w:listItem w:displayText="Dr. Öğr. Üyesi Yusuf AKBABA" w:value="Dr. Öğr. Üyesi Yusuf AKBABA"/>
            <w:listItem w:displayText="Dr. Öğr. Üyesi Bünyamin ÖZGERİŞ" w:value="Dr. Öğr. Üyesi Bünyamin ÖZGERİŞ"/>
          </w:comboBox>
        </w:sdtPr>
        <w:sdtEndPr/>
        <w:sdtContent>
          <w:r w:rsidR="00804BCB">
            <w:rPr>
              <w:b/>
              <w:color w:val="000000" w:themeColor="text1"/>
              <w:szCs w:val="24"/>
            </w:rPr>
            <w:t>Danışmanınızı seçiniz.</w:t>
          </w:r>
        </w:sdtContent>
      </w:sdt>
    </w:p>
    <w:p w14:paraId="208AEEF7" w14:textId="77777777" w:rsidR="00804BCB" w:rsidRPr="00804BCB" w:rsidRDefault="00804BCB" w:rsidP="00804BCB">
      <w:pPr>
        <w:pStyle w:val="yknbaslik"/>
        <w:keepNext w:val="0"/>
        <w:spacing w:after="0" w:line="360" w:lineRule="auto"/>
        <w:rPr>
          <w:bCs/>
          <w:sz w:val="24"/>
          <w:szCs w:val="22"/>
        </w:rPr>
      </w:pPr>
      <w:r w:rsidRPr="00804BCB">
        <w:rPr>
          <w:bCs/>
          <w:sz w:val="24"/>
          <w:szCs w:val="22"/>
        </w:rPr>
        <w:t>Eş Danışman:</w:t>
      </w:r>
      <w:r>
        <w:rPr>
          <w:bCs/>
          <w:sz w:val="24"/>
          <w:szCs w:val="22"/>
        </w:rPr>
        <w:t xml:space="preserve"> </w:t>
      </w:r>
      <w:r w:rsidRPr="00804BCB">
        <w:rPr>
          <w:bCs/>
          <w:sz w:val="24"/>
          <w:szCs w:val="22"/>
          <w:highlight w:val="yellow"/>
        </w:rPr>
        <w:t>Eş danışmanı olmayanlar bu kısmı çıkarmalı</w:t>
      </w:r>
    </w:p>
    <w:p w14:paraId="0CFE4DA7" w14:textId="77777777" w:rsidR="00905F60" w:rsidRPr="00267B44" w:rsidRDefault="00905F60" w:rsidP="00905F60">
      <w:pPr>
        <w:pStyle w:val="yknbaslik"/>
        <w:keepNext w:val="0"/>
        <w:spacing w:before="720" w:after="720" w:line="360" w:lineRule="auto"/>
        <w:rPr>
          <w:sz w:val="24"/>
          <w:szCs w:val="24"/>
        </w:rPr>
      </w:pPr>
      <w:r>
        <w:rPr>
          <w:sz w:val="24"/>
          <w:szCs w:val="24"/>
        </w:rPr>
        <w:t xml:space="preserve">Anabilim Dalı: </w:t>
      </w:r>
      <w:sdt>
        <w:sdtPr>
          <w:rPr>
            <w:color w:val="000000" w:themeColor="text1"/>
            <w:sz w:val="24"/>
            <w:szCs w:val="24"/>
          </w:rPr>
          <w:id w:val="1192118286"/>
          <w:placeholder>
            <w:docPart w:val="DB05A0ED1D234D76BF1F34FAB19DF5CF"/>
          </w:placeholder>
          <w:showingPlcHdr/>
          <w:comboBox>
            <w:listItem w:value="Bir öğe seçin."/>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comboBox>
        </w:sdtPr>
        <w:sdtEndPr/>
        <w:sdtContent>
          <w:r w:rsidR="00804BCB" w:rsidRPr="00804BCB">
            <w:rPr>
              <w:rStyle w:val="YerTutucuMetni"/>
              <w:color w:val="000000" w:themeColor="text1"/>
            </w:rPr>
            <w:t>Bir öğe seçin.</w:t>
          </w:r>
        </w:sdtContent>
      </w:sdt>
    </w:p>
    <w:p w14:paraId="12F5C3EE" w14:textId="77777777" w:rsidR="00905F60" w:rsidRDefault="00905F60" w:rsidP="00905F60">
      <w:pPr>
        <w:tabs>
          <w:tab w:val="left" w:pos="2244"/>
        </w:tabs>
        <w:spacing w:line="360" w:lineRule="auto"/>
        <w:jc w:val="center"/>
        <w:rPr>
          <w:b/>
        </w:rPr>
      </w:pPr>
      <w:r w:rsidRPr="004768E3">
        <w:rPr>
          <w:b/>
        </w:rPr>
        <w:t>Erzurum</w:t>
      </w:r>
    </w:p>
    <w:p w14:paraId="796A4724" w14:textId="77777777" w:rsidR="00905F60" w:rsidRPr="004768E3" w:rsidRDefault="00905F60" w:rsidP="00905F60">
      <w:pPr>
        <w:tabs>
          <w:tab w:val="left" w:pos="2057"/>
          <w:tab w:val="left" w:pos="2244"/>
        </w:tabs>
        <w:spacing w:line="360" w:lineRule="auto"/>
        <w:ind w:left="993" w:hanging="993"/>
        <w:jc w:val="center"/>
        <w:rPr>
          <w:b/>
        </w:rPr>
      </w:pPr>
      <w:r>
        <w:rPr>
          <w:b/>
        </w:rPr>
        <w:t>YIL</w:t>
      </w:r>
    </w:p>
    <w:p w14:paraId="7D382D6E" w14:textId="77777777" w:rsidR="00905F60" w:rsidRPr="00267B44" w:rsidRDefault="00905F60" w:rsidP="00905F60">
      <w:pPr>
        <w:tabs>
          <w:tab w:val="left" w:pos="2057"/>
          <w:tab w:val="left" w:pos="2244"/>
        </w:tabs>
        <w:spacing w:line="360" w:lineRule="auto"/>
        <w:ind w:left="993" w:hanging="993"/>
        <w:jc w:val="center"/>
        <w:rPr>
          <w:b/>
        </w:rPr>
      </w:pPr>
      <w:r w:rsidRPr="004768E3">
        <w:rPr>
          <w:b/>
        </w:rPr>
        <w:t>Her hakkı saklıdır</w:t>
      </w:r>
    </w:p>
    <w:p w14:paraId="6F33D0D1" w14:textId="77777777" w:rsidR="00905F60" w:rsidRDefault="00905F60" w:rsidP="00267B44">
      <w:pPr>
        <w:tabs>
          <w:tab w:val="left" w:pos="2057"/>
          <w:tab w:val="left" w:pos="2244"/>
        </w:tabs>
        <w:spacing w:line="360" w:lineRule="auto"/>
        <w:ind w:left="993" w:hanging="993"/>
        <w:jc w:val="center"/>
        <w:rPr>
          <w:b/>
        </w:rPr>
        <w:sectPr w:rsidR="00905F60" w:rsidSect="00404202">
          <w:headerReference w:type="default" r:id="rId9"/>
          <w:footerReference w:type="first" r:id="rId10"/>
          <w:pgSz w:w="11906" w:h="16838"/>
          <w:pgMar w:top="1418" w:right="1134" w:bottom="1418" w:left="2268" w:header="709" w:footer="709" w:gutter="0"/>
          <w:cols w:space="708"/>
          <w:docGrid w:linePitch="360"/>
        </w:sectPr>
      </w:pPr>
    </w:p>
    <w:p w14:paraId="31DEC582" w14:textId="77777777" w:rsidR="00905F60" w:rsidRPr="004768E3" w:rsidRDefault="00905F60" w:rsidP="00905F60">
      <w:pPr>
        <w:spacing w:line="360" w:lineRule="auto"/>
        <w:jc w:val="center"/>
        <w:rPr>
          <w:b/>
        </w:rPr>
      </w:pPr>
      <w:r w:rsidRPr="004768E3">
        <w:rPr>
          <w:b/>
        </w:rPr>
        <w:t>T.C.</w:t>
      </w:r>
    </w:p>
    <w:p w14:paraId="4A4BCF23" w14:textId="77777777" w:rsidR="00905F60" w:rsidRPr="00387596" w:rsidRDefault="00905F60" w:rsidP="00387596">
      <w:pPr>
        <w:spacing w:line="360" w:lineRule="auto"/>
        <w:jc w:val="center"/>
        <w:rPr>
          <w:b/>
        </w:rPr>
      </w:pPr>
      <w:r w:rsidRPr="00387596">
        <w:rPr>
          <w:b/>
        </w:rPr>
        <w:t>ERZURUM TEKNİK ÜNİVERSİTESİ</w:t>
      </w:r>
    </w:p>
    <w:p w14:paraId="5956536C" w14:textId="77777777" w:rsidR="00905F60" w:rsidRPr="004768E3" w:rsidRDefault="00905F60" w:rsidP="00905F60">
      <w:pPr>
        <w:spacing w:line="360" w:lineRule="auto"/>
        <w:jc w:val="center"/>
      </w:pPr>
      <w:r w:rsidRPr="004768E3">
        <w:rPr>
          <w:b/>
        </w:rPr>
        <w:t>FEN BİLİMLERİ ENSTİTÜSÜ</w:t>
      </w:r>
      <w:r w:rsidRPr="004768E3">
        <w:rPr>
          <w:noProof/>
        </w:rPr>
        <w:t xml:space="preserve"> </w:t>
      </w:r>
    </w:p>
    <w:p w14:paraId="5FCB2AAD" w14:textId="77777777" w:rsidR="00905F60" w:rsidRPr="004768E3" w:rsidRDefault="00905F60" w:rsidP="00905F60">
      <w:pPr>
        <w:pBdr>
          <w:bottom w:val="single" w:sz="12" w:space="1" w:color="auto"/>
        </w:pBdr>
        <w:spacing w:line="360" w:lineRule="auto"/>
        <w:ind w:right="-52"/>
        <w:jc w:val="center"/>
        <w:rPr>
          <w:b/>
          <w:bCs/>
        </w:rPr>
      </w:pPr>
      <w:r w:rsidRPr="004768E3">
        <w:rPr>
          <w:b/>
        </w:rPr>
        <w:t>TEZ ONAY FORMU</w:t>
      </w:r>
    </w:p>
    <w:p w14:paraId="103123E4" w14:textId="77777777" w:rsidR="00905F60" w:rsidRPr="004768E3" w:rsidRDefault="00905F60" w:rsidP="00905F60">
      <w:pPr>
        <w:widowControl w:val="0"/>
        <w:autoSpaceDE w:val="0"/>
        <w:autoSpaceDN w:val="0"/>
        <w:adjustRightInd w:val="0"/>
        <w:spacing w:line="360" w:lineRule="auto"/>
        <w:jc w:val="both"/>
      </w:pPr>
    </w:p>
    <w:p w14:paraId="483A8AAA" w14:textId="77777777" w:rsidR="00905F60" w:rsidRPr="00D0746F" w:rsidRDefault="00905F60" w:rsidP="00905F60">
      <w:pPr>
        <w:widowControl w:val="0"/>
        <w:autoSpaceDE w:val="0"/>
        <w:autoSpaceDN w:val="0"/>
        <w:adjustRightInd w:val="0"/>
        <w:spacing w:after="720" w:line="360" w:lineRule="auto"/>
        <w:jc w:val="center"/>
        <w:rPr>
          <w:b/>
          <w:bCs/>
        </w:rPr>
      </w:pPr>
      <w:r w:rsidRPr="004768E3">
        <w:rPr>
          <w:b/>
          <w:bCs/>
        </w:rPr>
        <w:t>… TEZİN BAŞLIĞI…</w:t>
      </w:r>
    </w:p>
    <w:p w14:paraId="08E67560" w14:textId="77777777" w:rsidR="00905F60" w:rsidRPr="004768E3" w:rsidRDefault="00D01584" w:rsidP="00905F60">
      <w:pPr>
        <w:widowControl w:val="0"/>
        <w:autoSpaceDE w:val="0"/>
        <w:autoSpaceDN w:val="0"/>
        <w:adjustRightInd w:val="0"/>
        <w:spacing w:line="360" w:lineRule="auto"/>
        <w:jc w:val="both"/>
      </w:pPr>
      <w:sdt>
        <w:sdtPr>
          <w:rPr>
            <w:color w:val="000000" w:themeColor="text1"/>
          </w:rPr>
          <w:id w:val="-103342664"/>
          <w:placeholder>
            <w:docPart w:val="DefaultPlaceholder_-1854013439"/>
          </w:placeholder>
          <w:comboBox>
            <w:listItem w:displayText="Danışman Seçiniz" w:value="Danışman Seçiniz"/>
            <w:listItem w:displayText="Prof. Dr. İrfan KAYMAZ" w:value="Prof. Dr. İrfan KAYMAZ"/>
            <w:listItem w:displayText="Prof. Dr. Bayram ŞAHİN" w:value="Prof. Dr. Bayram ŞAHİN"/>
            <w:listItem w:displayText="Prof. Dr. Murat Demir AYDIN" w:value="Prof. Dr. Murat Demir AYDIN"/>
            <w:listItem w:displayText="Prof. Dr. Ali Fatih YETİM" w:value="Prof. Dr. Ali Fatih YETİM"/>
            <w:listItem w:displayText="Prof. Dr. Bülent ÇAKMAK" w:value="Prof. Dr. Bülent ÇAKMAK"/>
            <w:listItem w:displayText="Prof. Dr. Hasan TÜRKEZ" w:value="Prof. Dr. Hasan TÜRKEZ"/>
            <w:listItem w:displayText="Prof. Dr. Songül DUMAN" w:value="Prof. Dr. Songül DUMAN"/>
            <w:listItem w:displayText="Doç. Dr. Fatih YILDIZ" w:value="Doç. Dr. Fatih YILDIZ"/>
            <w:listItem w:displayText="Doç. Dr. İlker KAZAZ" w:value="Doç. Dr. İlker KAZAZ"/>
            <w:listItem w:displayText="Doç. Dr. Tuba YETİM" w:value="Doç. Dr. Tuba YETİM"/>
            <w:listItem w:displayText="Doç. Dr. Arzu GÖRMEZ" w:value="Doç. Dr. Arzu GÖRMEZ"/>
            <w:listItem w:displayText="Doç. Dr. Ceren Sultan ELMALI" w:value="Doç. Dr. Ceren Sultan ELMALI"/>
            <w:listItem w:displayText="Doç. Dr. Güven TURGUT" w:value="Doç. Dr. Güven TURGUT"/>
            <w:listItem w:displayText="Dr. Öğr. Üyesi Eyüphan MANAY" w:value="Dr. Öğr. Üyesi Eyüphan MANAY"/>
            <w:listItem w:displayText="Dr. Öğr. Üyesi Hikmet ÇİÇEK" w:value="Dr. Öğr. Üyesi Hikmet ÇİÇEK"/>
            <w:listItem w:displayText=" Dr. Öğr. Üyesi Salih AKPINAR" w:value=" Dr. Öğr. Üyesi Salih AKPINAR"/>
            <w:listItem w:displayText="Dr. Öğr. Üyesi Farez AFŞARİ" w:value="Dr. Öğr. Üyesi Farez AFŞARİ"/>
            <w:listItem w:displayText="Dr. Öğr. Üyesi M. Yasin ÇODUR" w:value="Dr. Öğr. Üyesi M. Yasin ÇODUR"/>
            <w:listItem w:displayText="Dr. Öğr. Üyesi Dilek OKUYUCU" w:value="Dr. Öğr. Üyesi Dilek OKUYUCU"/>
            <w:listItem w:displayText="Dr. Öğr. Üyesi Merve SAĞIROĞLU" w:value="Dr. Öğr. Üyesi Merve SAĞIROĞLU"/>
            <w:listItem w:displayText="Dr. Öğr. Üyesi Fatih TOSUNOĞLU" w:value="Dr. Öğr. Üyesi Fatih TOSUNOĞLU"/>
            <w:listItem w:displayText="Dr. Öğr. Üyesi Şevki ÖZTÜRK" w:value="Dr. Öğr. Üyesi Şevki ÖZTÜRK"/>
            <w:listItem w:displayText="Dr. Öğr. Üyesi Süleyman Nazif ORHAN" w:value="Dr. Öğr. Üyesi Süleyman Nazif ORHAN"/>
            <w:listItem w:displayText="Dr. Öğr. Üyesi Türkay KOTAN" w:value="Dr. Öğr. Üyesi Türkay KOTAN"/>
            <w:listItem w:displayText="Dr. Öğr. Üyesi Burak Kaan ÇIRPICI" w:value="Dr. Öğr. Üyesi Burak Kaan ÇIRPICI"/>
            <w:listItem w:displayText="Dr. Öğr. Üyesi Ali Ersin DİNÇER" w:value="Dr. Öğr. Üyesi Ali Ersin DİNÇER"/>
            <w:listItem w:displayText="Dr. Öğr. Üyesi Abdullah DEMİR" w:value="Dr. Öğr. Üyesi Abdullah DEMİR"/>
            <w:listItem w:displayText="Dr. Öğr. Üyesi Ahmet DUMLU" w:value="Dr. Öğr. Üyesi Ahmet DUMLU"/>
            <w:listItem w:displayText="Dr. Öğr. Üyesi Kağan Koray AYTEN" w:value="Dr. Öğr. Üyesi Kağan Koray AYTEN"/>
            <w:listItem w:displayText="Dr. Öğr. Üyesi Çağlar DUMAN" w:value="Dr. Öğr. Üyesi Çağlar DUMAN"/>
            <w:listItem w:displayText="Dr. Öğr. Üyesi Nur Hüseyin KAPLAN" w:value="Dr. Öğr. Üyesi Nur Hüseyin KAPLAN"/>
            <w:listItem w:displayText="Dr. Öğr. Üyesi Fatih KABURCUK" w:value="Dr. Öğr. Üyesi Fatih KABURCUK"/>
            <w:listItem w:displayText="Dr. Öğr. Üyesi Ali ÜNLÜTÜRK" w:value="Dr. Öğr. Üyesi Ali ÜNLÜTÜRK"/>
            <w:listItem w:displayText="Dr. Öğr. Üyesi Nurbanu GÜZEY" w:value="Dr. Öğr. Üyesi Nurbanu GÜZEY"/>
            <w:listItem w:displayText="Dr. Öğr. Üyesi Hacı Mehmet GÜZEY" w:value="Dr. Öğr. Üyesi Hacı Mehmet GÜZEY"/>
            <w:listItem w:displayText="Dr. Öğr. Üyesi Safa ÇELİK" w:value="Dr. Öğr. Üyesi Safa ÇELİK"/>
            <w:listItem w:displayText="Dr. Öğr. Üyesi Mustafa CANIM" w:value="Dr. Öğr. Üyesi Mustafa CANIM"/>
            <w:listItem w:displayText="Dr. Öğr. Üyesi Serkan ÖRTÜCÜ" w:value="Dr. Öğr. Üyesi Serkan ÖRTÜCÜ"/>
            <w:listItem w:displayText="Dr. Öğr. Üyesi İsmail BEZİRGANOĞLU" w:value="Dr. Öğr. Üyesi İsmail BEZİRGANOĞLU"/>
            <w:listItem w:displayText="Dr. Öğr. Üyesi Elanur AYDIN KARATAŞ" w:value="Dr. Öğr. Üyesi Elanur AYDIN KARATAŞ"/>
            <w:listItem w:displayText="Dr. Öğr. Üyesi Emre İLHAN" w:value="Dr. Öğr. Üyesi Emre İLHAN"/>
            <w:listItem w:displayText="Dr. Öğr. Üyesi Ömer Faruk KARATAŞ" w:value="Dr. Öğr. Üyesi Ömer Faruk KARATAŞ"/>
            <w:listItem w:displayText="Dr. Öğr. Üyesi Mehmet Enes ARSLAN" w:value="Dr. Öğr. Üyesi Mehmet Enes ARSLAN"/>
            <w:listItem w:displayText="Dr. Öğr. Üyesi İbrahim KARAHAN" w:value="Dr. Öğr. Üyesi İbrahim KARAHAN"/>
            <w:listItem w:displayText="Dr. Öğr. Üyesi Sibel TURANLI" w:value="Dr. Öğr. Üyesi Sibel TURANLI"/>
            <w:listItem w:displayText="Dr. Öğr. Üyesi Muhammed YİĞİDER" w:value="Dr. Öğr. Üyesi Muhammed YİĞİDER"/>
            <w:listItem w:displayText="Dr. Öğr. Üyesi Harun SELVİTOPU" w:value="Dr. Öğr. Üyesi Harun SELVİTOPU"/>
            <w:listItem w:displayText="Dr. Öğr. Üyesi Murat AYDEMİR" w:value="Dr. Öğr. Üyesi Murat AYDEMİR"/>
            <w:listItem w:displayText="Dr. Öğr. Üyesi Yusuf AKBABA" w:value="Dr. Öğr. Üyesi Yusuf AKBABA"/>
            <w:listItem w:displayText="Dr. Öğr. Üyesi Bünyamin ÖZGERİŞ" w:value="Dr. Öğr. Üyesi Bünyamin ÖZGERİŞ"/>
          </w:comboBox>
        </w:sdtPr>
        <w:sdtEndPr/>
        <w:sdtContent>
          <w:r w:rsidR="00804BCB" w:rsidRPr="00804BCB">
            <w:rPr>
              <w:color w:val="000000" w:themeColor="text1"/>
            </w:rPr>
            <w:t>Danışman Seçiniz</w:t>
          </w:r>
        </w:sdtContent>
      </w:sdt>
      <w:r w:rsidR="004E6C57">
        <w:t xml:space="preserve"> </w:t>
      </w:r>
      <w:r w:rsidR="001F0484">
        <w:t xml:space="preserve">  </w:t>
      </w:r>
      <w:r w:rsidR="004E6C57">
        <w:t xml:space="preserve"> </w:t>
      </w:r>
      <w:r w:rsidR="001F0484">
        <w:t xml:space="preserve"> </w:t>
      </w:r>
      <w:r w:rsidR="00905F60" w:rsidRPr="004768E3">
        <w:t xml:space="preserve">danışmanlığında, </w:t>
      </w:r>
      <w:r w:rsidR="00182EC1">
        <w:rPr>
          <w:bCs/>
        </w:rPr>
        <w:t>...........................</w:t>
      </w:r>
      <w:r w:rsidR="002F2964">
        <w:rPr>
          <w:bCs/>
        </w:rPr>
        <w:t>....................</w:t>
      </w:r>
      <w:r w:rsidR="001F0484">
        <w:rPr>
          <w:bCs/>
        </w:rPr>
        <w:t>..............</w:t>
      </w:r>
      <w:r w:rsidR="00905F60" w:rsidRPr="004768E3">
        <w:t>tarafından hazırlanan bu çalı</w:t>
      </w:r>
      <w:r w:rsidR="00E97CF7">
        <w:t xml:space="preserve">şma   </w:t>
      </w:r>
      <w:sdt>
        <w:sdtPr>
          <w:id w:val="1165744747"/>
          <w:placeholder>
            <w:docPart w:val="1D65ABC099234C1A9FBCDEAF46F89AB4"/>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listItem w:displayText="13" w:value="13"/>
            <w:listItem w:displayText="14" w:value="14"/>
            <w:listItem w:displayText="15" w:value="15"/>
            <w:listItem w:displayText="16" w:value="16"/>
            <w:listItem w:displayText="17" w:value="17"/>
            <w:listItem w:displayText="18" w:value="18"/>
            <w:listItem w:displayText="19" w:value="19"/>
            <w:listItem w:displayText="20" w:value="20"/>
            <w:listItem w:displayText="21" w:value="21"/>
            <w:listItem w:displayText="22" w:value="22"/>
            <w:listItem w:displayText="23" w:value="23"/>
            <w:listItem w:displayText="24" w:value="24"/>
            <w:listItem w:displayText="25" w:value="25"/>
            <w:listItem w:displayText="26" w:value="26"/>
            <w:listItem w:displayText="27" w:value="27"/>
            <w:listItem w:displayText="28" w:value="28"/>
            <w:listItem w:displayText="29" w:value="29"/>
            <w:listItem w:displayText="30" w:value="30"/>
            <w:listItem w:displayText="31" w:value="31"/>
          </w:dropDownList>
        </w:sdtPr>
        <w:sdtEndPr/>
        <w:sdtContent>
          <w:r w:rsidR="00E97CF7" w:rsidRPr="00F5077E">
            <w:t>Seçiniz</w:t>
          </w:r>
        </w:sdtContent>
      </w:sdt>
      <w:r w:rsidR="00E97CF7" w:rsidRPr="00F5077E">
        <w:t xml:space="preserve"> / </w:t>
      </w:r>
      <w:sdt>
        <w:sdtPr>
          <w:id w:val="-1554691671"/>
          <w:placeholder>
            <w:docPart w:val="5A4311FBBF1A4FD9BFD8EF21E99AE955"/>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dropDownList>
        </w:sdtPr>
        <w:sdtEndPr/>
        <w:sdtContent>
          <w:r w:rsidR="00E97CF7" w:rsidRPr="00F5077E">
            <w:t>Seçiniz</w:t>
          </w:r>
        </w:sdtContent>
      </w:sdt>
      <w:r w:rsidR="00E97CF7" w:rsidRPr="00F5077E">
        <w:t xml:space="preserve"> / </w:t>
      </w:r>
      <w:sdt>
        <w:sdtPr>
          <w:id w:val="738366699"/>
          <w:placeholder>
            <w:docPart w:val="A1851F84F8A3483996B9BD092EDDB60A"/>
          </w:placeholder>
          <w:dropDownList>
            <w:listItem w:displayText="Seçiniz" w:value="Seçiniz"/>
            <w:listItem w:displayText="2018" w:value="2018"/>
            <w:listItem w:displayText="2019" w:value="2019"/>
            <w:listItem w:displayText="2020" w:value="2020"/>
            <w:listItem w:displayText="2021" w:value="2021"/>
            <w:listItem w:displayText="2022" w:value="2022"/>
            <w:listItem w:displayText="2023" w:value="2023"/>
          </w:dropDownList>
        </w:sdtPr>
        <w:sdtEndPr/>
        <w:sdtContent>
          <w:r w:rsidR="00E97CF7" w:rsidRPr="00F5077E">
            <w:t>Seçiniz</w:t>
          </w:r>
        </w:sdtContent>
      </w:sdt>
      <w:r w:rsidR="00E97CF7" w:rsidRPr="004768E3">
        <w:t xml:space="preserve"> </w:t>
      </w:r>
      <w:r w:rsidR="00905F60" w:rsidRPr="004768E3">
        <w:t xml:space="preserve">tarihinde aşağıdaki jüri tarafından </w:t>
      </w:r>
      <w:sdt>
        <w:sdtPr>
          <w:rPr>
            <w:color w:val="000000" w:themeColor="text1"/>
          </w:rPr>
          <w:id w:val="1721397678"/>
          <w:placeholder>
            <w:docPart w:val="DefaultPlaceholder_-1854013439"/>
          </w:placeholder>
          <w:dropDownList>
            <w:listItem w:displayText="Ana Bilim Dalı Seçiniz" w:value="Ana Bilim Dalı Seçiniz"/>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dropDownList>
        </w:sdtPr>
        <w:sdtEndPr/>
        <w:sdtContent>
          <w:r w:rsidR="00E7593A" w:rsidRPr="00D606C8">
            <w:rPr>
              <w:color w:val="000000" w:themeColor="text1"/>
            </w:rPr>
            <w:t>Ana Bilim Dalı Seçiniz</w:t>
          </w:r>
        </w:sdtContent>
      </w:sdt>
      <w:r w:rsidR="00905F60" w:rsidRPr="004768E3">
        <w:t xml:space="preserve"> Ana Bilim Dalı’nda </w:t>
      </w:r>
      <w:sdt>
        <w:sdtPr>
          <w:rPr>
            <w:color w:val="000000" w:themeColor="text1"/>
          </w:rPr>
          <w:id w:val="2040234864"/>
          <w:placeholder>
            <w:docPart w:val="DefaultPlaceholder_-1854013439"/>
          </w:placeholder>
          <w:dropDownList>
            <w:listItem w:value="Bir öğe seçin."/>
            <w:listItem w:displayText="Doktora" w:value="Doktora"/>
            <w:listItem w:displayText="Yüksek Lisans" w:value="Yüksek Lisans"/>
          </w:dropDownList>
        </w:sdtPr>
        <w:sdtEndPr/>
        <w:sdtContent>
          <w:r w:rsidR="00804BCB" w:rsidRPr="00804BCB">
            <w:rPr>
              <w:color w:val="000000" w:themeColor="text1"/>
            </w:rPr>
            <w:t>Doktora</w:t>
          </w:r>
        </w:sdtContent>
      </w:sdt>
      <w:r w:rsidR="00905F60" w:rsidRPr="004768E3">
        <w:t xml:space="preserve"> tezi olarak </w:t>
      </w:r>
      <w:sdt>
        <w:sdtPr>
          <w:rPr>
            <w:b/>
          </w:rPr>
          <w:id w:val="-1007589119"/>
          <w:placeholder>
            <w:docPart w:val="DefaultPlaceholder_-1854013439"/>
          </w:placeholder>
          <w:dropDownList>
            <w:listItem w:displayText="Seçin" w:value="Seçin"/>
            <w:listItem w:displayText="Oy birliği ile " w:value="Oy birliği ile "/>
            <w:listItem w:displayText="Oy çokluğu ile" w:value="Oy çokluğu ile"/>
          </w:dropDownList>
        </w:sdtPr>
        <w:sdtEndPr/>
        <w:sdtContent>
          <w:r w:rsidR="00A36E35">
            <w:rPr>
              <w:b/>
            </w:rPr>
            <w:t>Seçin</w:t>
          </w:r>
        </w:sdtContent>
      </w:sdt>
      <w:r w:rsidR="00905F60" w:rsidRPr="004768E3">
        <w:rPr>
          <w:b/>
        </w:rPr>
        <w:t xml:space="preserve"> </w:t>
      </w:r>
      <w:r w:rsidR="0081086B">
        <w:rPr>
          <w:b/>
        </w:rPr>
        <w:t xml:space="preserve"> </w:t>
      </w:r>
      <w:r w:rsidR="00905F60" w:rsidRPr="004768E3">
        <w:rPr>
          <w:b/>
        </w:rPr>
        <w:t>(…/…)</w:t>
      </w:r>
      <w:r w:rsidR="00905F60" w:rsidRPr="004768E3">
        <w:t xml:space="preserve"> ile kabul edilmiştir. </w:t>
      </w:r>
    </w:p>
    <w:p w14:paraId="0C31A0A5" w14:textId="77777777" w:rsidR="00905F60" w:rsidRPr="004768E3" w:rsidRDefault="00905F60" w:rsidP="00905F60">
      <w:pPr>
        <w:widowControl w:val="0"/>
        <w:autoSpaceDE w:val="0"/>
        <w:autoSpaceDN w:val="0"/>
        <w:adjustRightInd w:val="0"/>
        <w:spacing w:line="360" w:lineRule="auto"/>
        <w:jc w:val="both"/>
      </w:pPr>
      <w:r w:rsidRPr="004768E3">
        <w:rPr>
          <w:b/>
          <w:bCs/>
        </w:rPr>
        <w:t xml:space="preserve"> </w:t>
      </w:r>
      <w:r w:rsidRPr="004768E3">
        <w:t xml:space="preserve"> </w:t>
      </w:r>
    </w:p>
    <w:p w14:paraId="66EC9954" w14:textId="77777777" w:rsidR="00905F60" w:rsidRPr="004768E3" w:rsidRDefault="00905F60" w:rsidP="00905F60">
      <w:pPr>
        <w:widowControl w:val="0"/>
        <w:autoSpaceDE w:val="0"/>
        <w:autoSpaceDN w:val="0"/>
        <w:adjustRightInd w:val="0"/>
        <w:spacing w:after="240" w:line="360" w:lineRule="auto"/>
        <w:jc w:val="both"/>
      </w:pPr>
      <w:r w:rsidRPr="004768E3">
        <w:t xml:space="preserve">  Başkan    : .........................</w:t>
      </w:r>
      <w:r w:rsidR="00927866">
        <w:tab/>
      </w:r>
      <w:r w:rsidR="00927866">
        <w:tab/>
      </w:r>
      <w:r w:rsidR="00927866">
        <w:tab/>
      </w:r>
      <w:r w:rsidR="00927866">
        <w:tab/>
      </w:r>
      <w:r w:rsidR="00927866">
        <w:tab/>
      </w:r>
      <w:r w:rsidRPr="004768E3">
        <w:t xml:space="preserve"> </w:t>
      </w:r>
      <w:r w:rsidRPr="004768E3">
        <w:rPr>
          <w:i/>
        </w:rPr>
        <w:t xml:space="preserve">İmza        </w:t>
      </w:r>
      <w:r w:rsidRPr="004768E3">
        <w:t xml:space="preserve">: </w:t>
      </w:r>
    </w:p>
    <w:p w14:paraId="1DC31EFC" w14:textId="77777777" w:rsidR="00905F60" w:rsidRPr="004768E3" w:rsidRDefault="00905F60" w:rsidP="00905F60">
      <w:pPr>
        <w:widowControl w:val="0"/>
        <w:autoSpaceDE w:val="0"/>
        <w:autoSpaceDN w:val="0"/>
        <w:adjustRightInd w:val="0"/>
        <w:spacing w:after="240" w:line="360" w:lineRule="auto"/>
        <w:jc w:val="both"/>
      </w:pPr>
      <w:r w:rsidRPr="004768E3">
        <w:t xml:space="preserve">  Üye         : ..........................</w:t>
      </w:r>
      <w:r w:rsidR="00927866">
        <w:tab/>
      </w:r>
      <w:r w:rsidR="00927866">
        <w:tab/>
      </w:r>
      <w:r w:rsidR="00927866">
        <w:tab/>
      </w:r>
      <w:r w:rsidR="00927866">
        <w:tab/>
      </w:r>
      <w:r w:rsidR="00927866">
        <w:tab/>
      </w:r>
      <w:r w:rsidRPr="004768E3">
        <w:rPr>
          <w:i/>
        </w:rPr>
        <w:t xml:space="preserve">İmza        </w:t>
      </w:r>
      <w:r w:rsidRPr="004768E3">
        <w:t>:</w:t>
      </w:r>
      <w:r w:rsidRPr="004768E3">
        <w:rPr>
          <w:i/>
        </w:rPr>
        <w:t xml:space="preserve"> </w:t>
      </w:r>
    </w:p>
    <w:p w14:paraId="61885980" w14:textId="77777777" w:rsidR="00905F60" w:rsidRPr="004768E3" w:rsidRDefault="00905F60" w:rsidP="00905F60">
      <w:pPr>
        <w:widowControl w:val="0"/>
        <w:autoSpaceDE w:val="0"/>
        <w:autoSpaceDN w:val="0"/>
        <w:adjustRightInd w:val="0"/>
        <w:spacing w:after="240" w:line="360" w:lineRule="auto"/>
        <w:jc w:val="both"/>
      </w:pPr>
      <w:r w:rsidRPr="004768E3">
        <w:t xml:space="preserve">  Üye         : ..........................</w:t>
      </w:r>
      <w:r w:rsidR="00927866">
        <w:tab/>
      </w:r>
      <w:r w:rsidR="00927866">
        <w:tab/>
      </w:r>
      <w:r w:rsidR="00927866">
        <w:tab/>
      </w:r>
      <w:r w:rsidR="00927866">
        <w:tab/>
      </w:r>
      <w:r w:rsidR="00927866">
        <w:tab/>
      </w:r>
      <w:r w:rsidRPr="004768E3">
        <w:rPr>
          <w:i/>
        </w:rPr>
        <w:t xml:space="preserve">İmza        </w:t>
      </w:r>
      <w:r w:rsidRPr="004768E3">
        <w:t xml:space="preserve">: </w:t>
      </w:r>
    </w:p>
    <w:p w14:paraId="46DE66EE" w14:textId="77777777" w:rsidR="00905F60" w:rsidRPr="004768E3" w:rsidRDefault="00905F60" w:rsidP="00905F60">
      <w:pPr>
        <w:widowControl w:val="0"/>
        <w:autoSpaceDE w:val="0"/>
        <w:autoSpaceDN w:val="0"/>
        <w:adjustRightInd w:val="0"/>
        <w:spacing w:after="240" w:line="360" w:lineRule="auto"/>
        <w:jc w:val="both"/>
      </w:pPr>
      <w:r w:rsidRPr="004768E3">
        <w:t xml:space="preserve">  Üye         : ........................</w:t>
      </w:r>
      <w:r w:rsidR="00927866">
        <w:tab/>
      </w:r>
      <w:r w:rsidR="00927866">
        <w:tab/>
      </w:r>
      <w:r w:rsidR="00927866">
        <w:tab/>
      </w:r>
      <w:r w:rsidR="00927866">
        <w:tab/>
      </w:r>
      <w:r w:rsidR="00927866">
        <w:tab/>
      </w:r>
      <w:r w:rsidRPr="004768E3">
        <w:rPr>
          <w:i/>
        </w:rPr>
        <w:t xml:space="preserve">İmza        </w:t>
      </w:r>
      <w:r w:rsidRPr="004768E3">
        <w:t xml:space="preserve">: </w:t>
      </w:r>
    </w:p>
    <w:p w14:paraId="5D1F93B9" w14:textId="77777777" w:rsidR="00CE5B68" w:rsidRPr="005944DF" w:rsidRDefault="00905F60" w:rsidP="00905F60">
      <w:pPr>
        <w:widowControl w:val="0"/>
        <w:autoSpaceDE w:val="0"/>
        <w:autoSpaceDN w:val="0"/>
        <w:adjustRightInd w:val="0"/>
        <w:spacing w:after="720" w:line="360" w:lineRule="auto"/>
        <w:jc w:val="both"/>
      </w:pPr>
      <w:r w:rsidRPr="004768E3">
        <w:t xml:space="preserve">  Üye         : ..........................</w:t>
      </w:r>
      <w:r w:rsidR="00927866">
        <w:tab/>
      </w:r>
      <w:r w:rsidR="00927866">
        <w:tab/>
      </w:r>
      <w:r w:rsidR="00927866">
        <w:tab/>
      </w:r>
      <w:r w:rsidR="00927866">
        <w:tab/>
      </w:r>
      <w:r w:rsidR="00927866">
        <w:tab/>
      </w:r>
      <w:r w:rsidRPr="004768E3">
        <w:rPr>
          <w:i/>
        </w:rPr>
        <w:t xml:space="preserve">İmza        </w:t>
      </w:r>
      <w:r w:rsidRPr="004768E3">
        <w:t xml:space="preserve">: </w:t>
      </w:r>
    </w:p>
    <w:p w14:paraId="1F730331" w14:textId="77777777" w:rsidR="00905F60" w:rsidRPr="00D0746F" w:rsidRDefault="00905F60" w:rsidP="00905F60">
      <w:pPr>
        <w:widowControl w:val="0"/>
        <w:autoSpaceDE w:val="0"/>
        <w:autoSpaceDN w:val="0"/>
        <w:adjustRightInd w:val="0"/>
        <w:spacing w:after="480" w:line="360" w:lineRule="auto"/>
        <w:jc w:val="center"/>
      </w:pPr>
      <w:r w:rsidRPr="004768E3">
        <w:t>Yukarıdaki sonucu onaylıyorum</w:t>
      </w:r>
    </w:p>
    <w:p w14:paraId="1A4E2042" w14:textId="77777777" w:rsidR="00905F60" w:rsidRPr="004768E3" w:rsidRDefault="00AF5253" w:rsidP="00905F60">
      <w:pPr>
        <w:widowControl w:val="0"/>
        <w:autoSpaceDE w:val="0"/>
        <w:autoSpaceDN w:val="0"/>
        <w:adjustRightInd w:val="0"/>
        <w:spacing w:line="360" w:lineRule="auto"/>
        <w:jc w:val="center"/>
      </w:pPr>
      <w:r>
        <w:rPr>
          <w:b/>
        </w:rPr>
        <w:t>Pro</w:t>
      </w:r>
      <w:r w:rsidR="00134DBE">
        <w:rPr>
          <w:b/>
        </w:rPr>
        <w:t>f</w:t>
      </w:r>
      <w:r>
        <w:rPr>
          <w:b/>
        </w:rPr>
        <w:t>.</w:t>
      </w:r>
      <w:r w:rsidR="00927866">
        <w:rPr>
          <w:b/>
        </w:rPr>
        <w:t xml:space="preserve"> Dr. Arzu GÖRMEZ</w:t>
      </w:r>
    </w:p>
    <w:p w14:paraId="423832F5" w14:textId="77777777" w:rsidR="00905F60" w:rsidRPr="004768E3" w:rsidRDefault="00905F60" w:rsidP="00905F60">
      <w:pPr>
        <w:widowControl w:val="0"/>
        <w:autoSpaceDE w:val="0"/>
        <w:autoSpaceDN w:val="0"/>
        <w:adjustRightInd w:val="0"/>
        <w:spacing w:after="480" w:line="360" w:lineRule="auto"/>
        <w:jc w:val="center"/>
      </w:pPr>
      <w:r w:rsidRPr="004768E3">
        <w:rPr>
          <w:b/>
          <w:bCs/>
        </w:rPr>
        <w:t xml:space="preserve">Enstitü Müdürü </w:t>
      </w:r>
    </w:p>
    <w:p w14:paraId="0107B694" w14:textId="77777777" w:rsidR="00CA52F9" w:rsidRPr="003C3F9A" w:rsidRDefault="00030028" w:rsidP="00CA52F9">
      <w:pPr>
        <w:pStyle w:val="TezMetni10Satr"/>
      </w:pPr>
      <w:r>
        <w:t>*</w:t>
      </w:r>
      <w:r w:rsidR="00CA52F9" w:rsidRPr="003C3F9A">
        <w:t>Bu tez çalışması ……………. tarafından …………. nolu proje ile desteklenmiştir.</w:t>
      </w:r>
    </w:p>
    <w:p w14:paraId="1FF3E984" w14:textId="77777777" w:rsidR="00905F60" w:rsidRDefault="00030028" w:rsidP="005D1E9A">
      <w:pPr>
        <w:tabs>
          <w:tab w:val="left" w:pos="2057"/>
          <w:tab w:val="left" w:pos="2244"/>
        </w:tabs>
        <w:spacing w:line="360" w:lineRule="auto"/>
        <w:ind w:left="993" w:hanging="993"/>
        <w:rPr>
          <w:b/>
        </w:rPr>
        <w:sectPr w:rsidR="00905F60" w:rsidSect="00905F60">
          <w:headerReference w:type="default" r:id="rId11"/>
          <w:pgSz w:w="11906" w:h="16838"/>
          <w:pgMar w:top="1418" w:right="1134" w:bottom="1418" w:left="2268" w:header="709" w:footer="709" w:gutter="0"/>
          <w:cols w:space="708"/>
          <w:docGrid w:linePitch="360"/>
        </w:sectPr>
      </w:pPr>
      <w:r>
        <w:rPr>
          <w:b/>
        </w:rPr>
        <w:t>*(</w:t>
      </w:r>
      <w:r w:rsidRPr="00030028">
        <w:t>Teziniz herhangi bir pr</w:t>
      </w:r>
      <w:r>
        <w:t xml:space="preserve">oje </w:t>
      </w:r>
      <w:r w:rsidRPr="00030028">
        <w:t>tarafından desteklenmese dahi bu kısım</w:t>
      </w:r>
      <w:r>
        <w:rPr>
          <w:b/>
        </w:rPr>
        <w:t xml:space="preserve"> çıkarılmamalıdır)</w:t>
      </w:r>
    </w:p>
    <w:p w14:paraId="6B5224B3" w14:textId="77777777" w:rsidR="00905F60" w:rsidRPr="004768E3" w:rsidRDefault="00905F60" w:rsidP="0075623C">
      <w:pPr>
        <w:spacing w:before="3960" w:after="720" w:line="360" w:lineRule="auto"/>
        <w:jc w:val="center"/>
        <w:rPr>
          <w:b/>
        </w:rPr>
      </w:pPr>
      <w:r w:rsidRPr="004768E3">
        <w:rPr>
          <w:b/>
        </w:rPr>
        <w:t>ETİK KURALLARA UYGUNLUK BEYANI</w:t>
      </w:r>
    </w:p>
    <w:p w14:paraId="4956D1C3" w14:textId="77777777" w:rsidR="00905F60" w:rsidRDefault="00905F60" w:rsidP="00905F60">
      <w:pPr>
        <w:spacing w:line="360" w:lineRule="auto"/>
        <w:ind w:firstLine="709"/>
        <w:jc w:val="both"/>
      </w:pPr>
      <w:r>
        <w:t>Erzurum Teknik Üniversitesi Fen Bilimleri Enstitüsü tez yazım kurallarına uygun olarak hazırladığım bu tez içindeki tüm bilgilerin doğru ve tam olduğunu, bilgilerin üretilmesi aşamasında bilimsel etiğe uygun davrandığımı, yararlandığım bütün kaynakları atıf yaparak belirttiğimi beyan ederim.</w:t>
      </w:r>
    </w:p>
    <w:p w14:paraId="22BA0946" w14:textId="77777777" w:rsidR="00905F60" w:rsidRDefault="00905F60" w:rsidP="00905F60">
      <w:pPr>
        <w:spacing w:after="360" w:line="360" w:lineRule="auto"/>
        <w:jc w:val="both"/>
      </w:pPr>
    </w:p>
    <w:p w14:paraId="56027754" w14:textId="77777777" w:rsidR="00905F60" w:rsidRPr="004768E3" w:rsidRDefault="00905F60" w:rsidP="00905F60">
      <w:pPr>
        <w:spacing w:after="360" w:line="360" w:lineRule="auto"/>
        <w:jc w:val="both"/>
      </w:pPr>
    </w:p>
    <w:p w14:paraId="37A8B47F" w14:textId="77777777" w:rsidR="00905F60" w:rsidRPr="00784570" w:rsidRDefault="009F1EED" w:rsidP="009F1EED">
      <w:pPr>
        <w:tabs>
          <w:tab w:val="left" w:pos="540"/>
        </w:tabs>
        <w:spacing w:after="360"/>
      </w:pPr>
      <w:r>
        <w:tab/>
      </w:r>
      <w:r>
        <w:tab/>
      </w:r>
      <w:r>
        <w:tab/>
      </w:r>
      <w:r>
        <w:tab/>
      </w:r>
      <w:r>
        <w:tab/>
      </w:r>
      <w:r>
        <w:tab/>
      </w:r>
      <w:r>
        <w:tab/>
      </w:r>
      <w:r>
        <w:tab/>
        <w:t xml:space="preserve">             </w:t>
      </w:r>
      <w:r w:rsidR="00905F60">
        <w:t xml:space="preserve">   </w:t>
      </w:r>
      <w:sdt>
        <w:sdtPr>
          <w:id w:val="-2088291904"/>
          <w:placeholder>
            <w:docPart w:val="0B70BA7EAC0849D7ABF829307E5B2F3C"/>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listItem w:displayText="13" w:value="13"/>
            <w:listItem w:displayText="14" w:value="14"/>
            <w:listItem w:displayText="15" w:value="15"/>
            <w:listItem w:displayText="16" w:value="16"/>
            <w:listItem w:displayText="17" w:value="17"/>
            <w:listItem w:displayText="18" w:value="18"/>
            <w:listItem w:displayText="19" w:value="19"/>
            <w:listItem w:displayText="20" w:value="20"/>
            <w:listItem w:displayText="21" w:value="21"/>
            <w:listItem w:displayText="22" w:value="22"/>
            <w:listItem w:displayText="23" w:value="23"/>
            <w:listItem w:displayText="24" w:value="24"/>
            <w:listItem w:displayText="25" w:value="25"/>
            <w:listItem w:displayText="26" w:value="26"/>
            <w:listItem w:displayText="27" w:value="27"/>
            <w:listItem w:displayText="28" w:value="28"/>
            <w:listItem w:displayText="29" w:value="29"/>
            <w:listItem w:displayText="30" w:value="30"/>
            <w:listItem w:displayText="31" w:value="31"/>
          </w:dropDownList>
        </w:sdtPr>
        <w:sdtEndPr/>
        <w:sdtContent>
          <w:r w:rsidRPr="00784570">
            <w:t>Seçiniz</w:t>
          </w:r>
        </w:sdtContent>
      </w:sdt>
      <w:r w:rsidRPr="00784570">
        <w:t xml:space="preserve"> / </w:t>
      </w:r>
      <w:sdt>
        <w:sdtPr>
          <w:id w:val="-279723303"/>
          <w:placeholder>
            <w:docPart w:val="D06912804D3D48F08FD20CAF82A50C00"/>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dropDownList>
        </w:sdtPr>
        <w:sdtEndPr/>
        <w:sdtContent>
          <w:r w:rsidRPr="00784570">
            <w:t>Seçiniz</w:t>
          </w:r>
        </w:sdtContent>
      </w:sdt>
      <w:r w:rsidRPr="00784570">
        <w:t xml:space="preserve"> / </w:t>
      </w:r>
      <w:sdt>
        <w:sdtPr>
          <w:id w:val="1426611802"/>
          <w:placeholder>
            <w:docPart w:val="EF835AB5A9C149DA92F284A7727AD9C0"/>
          </w:placeholder>
          <w:dropDownList>
            <w:listItem w:displayText="Seçiniz" w:value="Seçiniz"/>
            <w:listItem w:displayText="2018" w:value="2018"/>
            <w:listItem w:displayText="2019" w:value="2019"/>
            <w:listItem w:displayText="2020" w:value="2020"/>
            <w:listItem w:displayText="2021" w:value="2021"/>
            <w:listItem w:displayText="2022" w:value="2022"/>
            <w:listItem w:displayText="2023" w:value="2023"/>
          </w:dropDownList>
        </w:sdtPr>
        <w:sdtEndPr/>
        <w:sdtContent>
          <w:r w:rsidRPr="00784570">
            <w:t>Seçiniz</w:t>
          </w:r>
        </w:sdtContent>
      </w:sdt>
    </w:p>
    <w:p w14:paraId="5E2143F3" w14:textId="77777777" w:rsidR="00905F60" w:rsidRPr="004768E3" w:rsidRDefault="00905F60" w:rsidP="009F1EED">
      <w:pPr>
        <w:spacing w:after="360"/>
      </w:pPr>
      <w:r w:rsidRPr="004768E3">
        <w:t xml:space="preserve">  </w:t>
      </w:r>
      <w:r w:rsidRPr="004768E3">
        <w:tab/>
      </w:r>
      <w:r w:rsidRPr="004768E3">
        <w:tab/>
      </w:r>
      <w:r w:rsidRPr="004768E3">
        <w:tab/>
      </w:r>
      <w:r w:rsidRPr="004768E3">
        <w:tab/>
      </w:r>
      <w:r w:rsidRPr="004768E3">
        <w:tab/>
      </w:r>
      <w:r w:rsidRPr="004768E3">
        <w:tab/>
      </w:r>
      <w:r w:rsidRPr="004768E3">
        <w:tab/>
      </w:r>
      <w:r w:rsidRPr="004768E3">
        <w:tab/>
      </w:r>
      <w:r w:rsidRPr="004768E3">
        <w:tab/>
      </w:r>
      <w:r w:rsidRPr="004768E3">
        <w:tab/>
      </w:r>
      <w:r>
        <w:t xml:space="preserve">  </w:t>
      </w:r>
      <w:r w:rsidRPr="004768E3">
        <w:t xml:space="preserve">    İmzası</w:t>
      </w:r>
      <w:r>
        <w:t xml:space="preserve">  </w:t>
      </w:r>
    </w:p>
    <w:p w14:paraId="3D38BCFC" w14:textId="77777777" w:rsidR="00905F60" w:rsidRPr="004768E3" w:rsidRDefault="00905F60" w:rsidP="009F1EED">
      <w:pPr>
        <w:spacing w:after="360"/>
      </w:pPr>
      <w:r>
        <w:tab/>
      </w:r>
      <w:r>
        <w:tab/>
      </w:r>
      <w:r>
        <w:tab/>
      </w:r>
      <w:r>
        <w:tab/>
      </w:r>
      <w:r>
        <w:tab/>
      </w:r>
      <w:r>
        <w:tab/>
      </w:r>
      <w:r>
        <w:tab/>
      </w:r>
      <w:r>
        <w:tab/>
      </w:r>
      <w:r>
        <w:tab/>
        <w:t xml:space="preserve">        </w:t>
      </w:r>
      <w:r w:rsidRPr="004768E3">
        <w:t>Adı-S</w:t>
      </w:r>
      <w:r>
        <w:t xml:space="preserve">OYADI </w:t>
      </w:r>
    </w:p>
    <w:p w14:paraId="44B6E51D" w14:textId="77777777" w:rsidR="00905F60" w:rsidRPr="004768E3" w:rsidRDefault="00905F60" w:rsidP="00905F60">
      <w:pPr>
        <w:spacing w:after="360" w:line="360" w:lineRule="auto"/>
        <w:jc w:val="center"/>
      </w:pPr>
    </w:p>
    <w:p w14:paraId="37807402" w14:textId="77777777" w:rsidR="00905F60" w:rsidRPr="004768E3" w:rsidRDefault="00905F60" w:rsidP="00905F60">
      <w:pPr>
        <w:spacing w:after="360" w:line="360" w:lineRule="auto"/>
        <w:jc w:val="center"/>
      </w:pPr>
    </w:p>
    <w:p w14:paraId="55EF4ED6" w14:textId="77777777" w:rsidR="00905F60" w:rsidRPr="004768E3" w:rsidRDefault="00905F60" w:rsidP="00905F60">
      <w:pPr>
        <w:spacing w:after="360" w:line="360" w:lineRule="auto"/>
        <w:jc w:val="center"/>
      </w:pPr>
    </w:p>
    <w:p w14:paraId="58B046FA" w14:textId="77777777" w:rsidR="00905F60" w:rsidRPr="00063D16" w:rsidRDefault="00905F60" w:rsidP="00905F60">
      <w:pPr>
        <w:spacing w:after="160" w:line="259" w:lineRule="auto"/>
        <w:rPr>
          <w:b/>
          <w:color w:val="000000"/>
        </w:rPr>
      </w:pPr>
    </w:p>
    <w:p w14:paraId="7D9FB97C" w14:textId="77777777" w:rsidR="00905F60" w:rsidRDefault="00905F60" w:rsidP="00267B44">
      <w:pPr>
        <w:tabs>
          <w:tab w:val="left" w:pos="2057"/>
          <w:tab w:val="left" w:pos="2244"/>
        </w:tabs>
        <w:spacing w:line="360" w:lineRule="auto"/>
        <w:ind w:left="993" w:hanging="993"/>
        <w:jc w:val="center"/>
        <w:rPr>
          <w:b/>
        </w:rPr>
        <w:sectPr w:rsidR="00905F60" w:rsidSect="00905F60">
          <w:headerReference w:type="default" r:id="rId12"/>
          <w:pgSz w:w="11906" w:h="16838"/>
          <w:pgMar w:top="1418" w:right="1134" w:bottom="1418" w:left="2268" w:header="709" w:footer="709" w:gutter="0"/>
          <w:cols w:space="708"/>
          <w:docGrid w:linePitch="360"/>
        </w:sectPr>
      </w:pPr>
    </w:p>
    <w:p w14:paraId="739BD3FD" w14:textId="77777777" w:rsidR="00905F60" w:rsidRPr="004768E3" w:rsidRDefault="00905F60" w:rsidP="00387596">
      <w:pPr>
        <w:pStyle w:val="Balk1"/>
      </w:pPr>
      <w:bookmarkStart w:id="0" w:name="_Toc363399474"/>
      <w:r w:rsidRPr="004768E3">
        <w:t>ÖZET</w:t>
      </w:r>
      <w:bookmarkEnd w:id="0"/>
    </w:p>
    <w:sdt>
      <w:sdtPr>
        <w:rPr>
          <w:color w:val="595959" w:themeColor="text1" w:themeTint="A6"/>
        </w:rPr>
        <w:id w:val="1155186915"/>
        <w:placeholder>
          <w:docPart w:val="DefaultPlaceholder_-1854013439"/>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3C207A2F" w14:textId="77777777" w:rsidR="00905F60" w:rsidRPr="005564D9" w:rsidRDefault="00A01139" w:rsidP="00905F60">
          <w:pPr>
            <w:spacing w:after="480" w:line="360" w:lineRule="auto"/>
            <w:jc w:val="center"/>
            <w:rPr>
              <w:color w:val="595959" w:themeColor="text1" w:themeTint="A6"/>
            </w:rPr>
          </w:pPr>
          <w:r w:rsidRPr="005564D9">
            <w:rPr>
              <w:color w:val="595959" w:themeColor="text1" w:themeTint="A6"/>
            </w:rPr>
            <w:t>YL veya Doktora Tezi olduğunu seçiniz</w:t>
          </w:r>
        </w:p>
      </w:sdtContent>
    </w:sdt>
    <w:p w14:paraId="44FC3EDB" w14:textId="77777777" w:rsidR="00905F60" w:rsidRPr="004768E3" w:rsidRDefault="00905F60" w:rsidP="00905F60">
      <w:pPr>
        <w:spacing w:after="480" w:line="360" w:lineRule="auto"/>
        <w:jc w:val="center"/>
        <w:rPr>
          <w:b/>
          <w:bCs/>
          <w:color w:val="000000"/>
        </w:rPr>
      </w:pPr>
      <w:r w:rsidRPr="004768E3">
        <w:rPr>
          <w:b/>
          <w:bCs/>
          <w:color w:val="000000"/>
        </w:rPr>
        <w:t>… TEZİN BAŞLIĞI …</w:t>
      </w:r>
    </w:p>
    <w:p w14:paraId="1C0432F9" w14:textId="77777777" w:rsidR="00905F60" w:rsidRPr="00405E6D" w:rsidRDefault="00905F60" w:rsidP="00905F60">
      <w:pPr>
        <w:spacing w:after="360" w:line="360" w:lineRule="auto"/>
        <w:jc w:val="center"/>
        <w:rPr>
          <w:bCs/>
        </w:rPr>
      </w:pPr>
      <w:r w:rsidRPr="004768E3">
        <w:rPr>
          <w:bCs/>
        </w:rPr>
        <w:t>Adı-S</w:t>
      </w:r>
      <w:r>
        <w:rPr>
          <w:bCs/>
        </w:rPr>
        <w:t>OYADI</w:t>
      </w:r>
    </w:p>
    <w:p w14:paraId="68244502" w14:textId="77777777" w:rsidR="00905F60" w:rsidRPr="004768E3" w:rsidRDefault="00905F60" w:rsidP="00905F60">
      <w:pPr>
        <w:spacing w:line="360" w:lineRule="auto"/>
        <w:jc w:val="center"/>
        <w:rPr>
          <w:color w:val="000000"/>
        </w:rPr>
      </w:pPr>
      <w:r w:rsidRPr="004768E3">
        <w:rPr>
          <w:color w:val="000000"/>
        </w:rPr>
        <w:t>Erzurum Teknik Üniversitesi</w:t>
      </w:r>
    </w:p>
    <w:p w14:paraId="527853AA" w14:textId="77777777" w:rsidR="00905F60" w:rsidRPr="004768E3" w:rsidRDefault="00905F60" w:rsidP="00905F60">
      <w:pPr>
        <w:spacing w:line="360" w:lineRule="auto"/>
        <w:jc w:val="center"/>
        <w:rPr>
          <w:color w:val="000000"/>
        </w:rPr>
      </w:pPr>
      <w:r w:rsidRPr="004768E3">
        <w:rPr>
          <w:color w:val="000000"/>
        </w:rPr>
        <w:t>Fen Bilimleri Enstitüsü</w:t>
      </w:r>
    </w:p>
    <w:p w14:paraId="6D2E76D9" w14:textId="77777777" w:rsidR="00905F60" w:rsidRPr="004768E3" w:rsidRDefault="00D01584" w:rsidP="00905F60">
      <w:pPr>
        <w:spacing w:line="360" w:lineRule="auto"/>
        <w:jc w:val="center"/>
        <w:rPr>
          <w:color w:val="000000"/>
        </w:rPr>
      </w:pPr>
      <w:sdt>
        <w:sdtPr>
          <w:rPr>
            <w:color w:val="000000"/>
          </w:rPr>
          <w:id w:val="1339810599"/>
          <w:placeholder>
            <w:docPart w:val="DefaultPlaceholder_-1854013439"/>
          </w:placeholder>
          <w:comboBox>
            <w:listItem w:displayText="Seçin" w:value="Seçin"/>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comboBox>
        </w:sdtPr>
        <w:sdtEndPr/>
        <w:sdtContent>
          <w:r w:rsidR="00A01139">
            <w:rPr>
              <w:color w:val="000000"/>
            </w:rPr>
            <w:t>Seçin</w:t>
          </w:r>
        </w:sdtContent>
      </w:sdt>
      <w:r w:rsidR="00905F60" w:rsidRPr="004768E3">
        <w:rPr>
          <w:color w:val="000000"/>
        </w:rPr>
        <w:t xml:space="preserve"> Ana Bilim Dalı</w:t>
      </w:r>
    </w:p>
    <w:p w14:paraId="2A9257B9" w14:textId="77777777" w:rsidR="00905F60" w:rsidRPr="004768E3" w:rsidRDefault="00905F60" w:rsidP="00905F60">
      <w:pPr>
        <w:spacing w:line="360" w:lineRule="auto"/>
        <w:jc w:val="center"/>
        <w:rPr>
          <w:color w:val="000000"/>
        </w:rPr>
      </w:pPr>
    </w:p>
    <w:p w14:paraId="4B3C1578" w14:textId="77777777" w:rsidR="00905F60" w:rsidRDefault="00905F60" w:rsidP="00905F60">
      <w:pPr>
        <w:spacing w:line="360" w:lineRule="auto"/>
        <w:jc w:val="center"/>
        <w:rPr>
          <w:color w:val="000000"/>
        </w:rPr>
      </w:pPr>
      <w:r w:rsidRPr="004768E3">
        <w:rPr>
          <w:color w:val="000000"/>
        </w:rPr>
        <w:t xml:space="preserve">Danışman: </w:t>
      </w:r>
    </w:p>
    <w:p w14:paraId="5B107E73" w14:textId="77777777" w:rsidR="00905F60" w:rsidRPr="004768E3" w:rsidRDefault="00905F60" w:rsidP="00905F60">
      <w:pPr>
        <w:spacing w:line="360" w:lineRule="auto"/>
        <w:jc w:val="center"/>
        <w:rPr>
          <w:color w:val="000000"/>
        </w:rPr>
      </w:pPr>
    </w:p>
    <w:p w14:paraId="22CFE429" w14:textId="77777777" w:rsidR="00905F60" w:rsidRDefault="00905F60" w:rsidP="00905F60">
      <w:pPr>
        <w:ind w:firstLine="709"/>
        <w:jc w:val="both"/>
      </w:pPr>
      <w:r w:rsidRPr="004768E3">
        <w:t>Aa..............................................................................................................................................................................................................................................................................................................................................................................................................................................................................................................................................................................................................................................................................................................................................................................................................................................................</w:t>
      </w:r>
      <w:r w:rsidRPr="00405E6D">
        <w:t xml:space="preserve"> </w:t>
      </w:r>
      <w:r w:rsidRPr="004768E3">
        <w:t>............................................................................................................................................. ....................................................................................................................................................................................................................................................................................................................................................................................................................................................................................................................................................................................</w:t>
      </w:r>
      <w:r w:rsidRPr="00405E6D">
        <w:t xml:space="preserve"> </w:t>
      </w:r>
      <w:r w:rsidRPr="004768E3">
        <w:t>................................................................................................................................................................................................................................................................................................................................................................................................................................................................................................................................................................................................................................................................................................................................</w:t>
      </w:r>
      <w:r w:rsidRPr="00405E6D">
        <w:t xml:space="preserve"> </w:t>
      </w:r>
      <w:r w:rsidRPr="004768E3">
        <w:t>.................................................................................................................................................................................................................................................................................................................................................................................................................................................................................................................................................................................................................................................................................................................................</w:t>
      </w:r>
      <w:r w:rsidRPr="00405E6D">
        <w:t xml:space="preserve"> </w:t>
      </w:r>
      <w:r w:rsidRPr="004768E3">
        <w:t>............................................................................................................................................</w:t>
      </w:r>
    </w:p>
    <w:p w14:paraId="1C70BF54" w14:textId="77777777" w:rsidR="00905F60" w:rsidRDefault="00905F60" w:rsidP="00905F60">
      <w:pPr>
        <w:spacing w:after="360"/>
        <w:jc w:val="both"/>
      </w:pPr>
      <w:r w:rsidRPr="004768E3">
        <w:t>............................................................................................................................................</w:t>
      </w:r>
    </w:p>
    <w:p w14:paraId="2C68C977" w14:textId="77777777" w:rsidR="00905F60" w:rsidRPr="004768E3" w:rsidRDefault="00905F60" w:rsidP="00905F60">
      <w:pPr>
        <w:spacing w:after="240" w:line="360" w:lineRule="auto"/>
        <w:jc w:val="both"/>
        <w:rPr>
          <w:b/>
          <w:bCs/>
          <w:color w:val="000000"/>
        </w:rPr>
      </w:pPr>
      <w:r w:rsidRPr="004768E3">
        <w:rPr>
          <w:b/>
          <w:bCs/>
          <w:color w:val="000000"/>
        </w:rPr>
        <w:t>Yıl, …. sayfa</w:t>
      </w:r>
    </w:p>
    <w:p w14:paraId="4B05ACCD" w14:textId="77777777" w:rsidR="00905F60" w:rsidRPr="00405E6D" w:rsidRDefault="00905F60" w:rsidP="00905F60">
      <w:pPr>
        <w:spacing w:after="240" w:line="360" w:lineRule="auto"/>
        <w:jc w:val="both"/>
      </w:pPr>
      <w:r w:rsidRPr="004768E3">
        <w:rPr>
          <w:b/>
          <w:bCs/>
        </w:rPr>
        <w:t xml:space="preserve">Anahtar Kelimeler: </w:t>
      </w:r>
      <w:r w:rsidRPr="004768E3">
        <w:t>Aaaa, Bbb, Ccc, Ddd, Eee</w:t>
      </w:r>
    </w:p>
    <w:p w14:paraId="33C314C2" w14:textId="77777777" w:rsidR="00905F60" w:rsidRPr="00387596" w:rsidRDefault="00905F60" w:rsidP="00387596">
      <w:pPr>
        <w:pStyle w:val="Balk1"/>
      </w:pPr>
      <w:bookmarkStart w:id="1" w:name="_Toc363399475"/>
      <w:r w:rsidRPr="00387596">
        <w:t>ABSTRACT</w:t>
      </w:r>
    </w:p>
    <w:sdt>
      <w:sdtPr>
        <w:id w:val="1012273658"/>
        <w:placeholder>
          <w:docPart w:val="DefaultPlaceholder_-1854013439"/>
        </w:placeholder>
        <w:dropDownList>
          <w:listItem w:displayText="Select for Master's or PhD Thesis" w:value="Select for Master's or PhD Thesis"/>
          <w:listItem w:displayText="Ph.D" w:value="Ph.D"/>
          <w:listItem w:displayText="MS. Thesis" w:value="MS. Thesis"/>
        </w:dropDownList>
      </w:sdtPr>
      <w:sdtEndPr/>
      <w:sdtContent>
        <w:p w14:paraId="5E00199C" w14:textId="77777777" w:rsidR="00905F60" w:rsidRPr="004768E3" w:rsidRDefault="003A4917" w:rsidP="00905F60">
          <w:pPr>
            <w:spacing w:after="480" w:line="360" w:lineRule="auto"/>
            <w:jc w:val="center"/>
          </w:pPr>
          <w:r>
            <w:t>Select for Master's or PhD Thesis</w:t>
          </w:r>
        </w:p>
      </w:sdtContent>
    </w:sdt>
    <w:p w14:paraId="44E36C49" w14:textId="77777777" w:rsidR="00905F60" w:rsidRPr="004768E3" w:rsidRDefault="00905F60" w:rsidP="00905F60">
      <w:pPr>
        <w:spacing w:after="480" w:line="360" w:lineRule="auto"/>
        <w:jc w:val="center"/>
        <w:rPr>
          <w:b/>
          <w:bCs/>
          <w:color w:val="000000"/>
        </w:rPr>
      </w:pPr>
      <w:r w:rsidRPr="004768E3">
        <w:rPr>
          <w:b/>
          <w:bCs/>
          <w:color w:val="000000"/>
        </w:rPr>
        <w:t xml:space="preserve">… </w:t>
      </w:r>
      <w:r>
        <w:rPr>
          <w:b/>
          <w:bCs/>
          <w:color w:val="000000"/>
        </w:rPr>
        <w:t>TITLE OF THESIS</w:t>
      </w:r>
      <w:r w:rsidRPr="004768E3">
        <w:rPr>
          <w:b/>
          <w:bCs/>
          <w:color w:val="000000"/>
        </w:rPr>
        <w:t xml:space="preserve"> …</w:t>
      </w:r>
    </w:p>
    <w:p w14:paraId="63BDF499" w14:textId="77777777" w:rsidR="00905F60" w:rsidRPr="004768E3" w:rsidRDefault="00905F60" w:rsidP="00905F60">
      <w:pPr>
        <w:spacing w:after="360" w:line="360" w:lineRule="auto"/>
        <w:jc w:val="center"/>
        <w:rPr>
          <w:bCs/>
        </w:rPr>
      </w:pPr>
      <w:r>
        <w:rPr>
          <w:bCs/>
        </w:rPr>
        <w:t>Name SURNAME</w:t>
      </w:r>
    </w:p>
    <w:p w14:paraId="095D87BF" w14:textId="77777777" w:rsidR="00905F60" w:rsidRPr="00DF0BD2" w:rsidRDefault="00905F60" w:rsidP="00905F60">
      <w:pPr>
        <w:spacing w:line="360" w:lineRule="auto"/>
        <w:jc w:val="center"/>
        <w:rPr>
          <w:color w:val="000000"/>
        </w:rPr>
      </w:pPr>
      <w:r w:rsidRPr="00DF0BD2">
        <w:rPr>
          <w:color w:val="000000"/>
        </w:rPr>
        <w:t xml:space="preserve">Erzurum Technical University </w:t>
      </w:r>
    </w:p>
    <w:p w14:paraId="642D6F05" w14:textId="77777777" w:rsidR="00905F60" w:rsidRPr="00DF0BD2" w:rsidRDefault="00905F60" w:rsidP="00905F60">
      <w:pPr>
        <w:spacing w:line="360" w:lineRule="auto"/>
        <w:jc w:val="center"/>
        <w:rPr>
          <w:color w:val="000000"/>
        </w:rPr>
      </w:pPr>
      <w:r w:rsidRPr="00DF0BD2">
        <w:rPr>
          <w:color w:val="000000"/>
        </w:rPr>
        <w:t>Gradute School of Natural and Applied Sciences</w:t>
      </w:r>
    </w:p>
    <w:p w14:paraId="3E08FB58" w14:textId="77777777" w:rsidR="00905F60" w:rsidRPr="00AE6D89" w:rsidRDefault="00905F60" w:rsidP="00905F60">
      <w:pPr>
        <w:spacing w:after="480" w:line="360" w:lineRule="auto"/>
        <w:jc w:val="center"/>
        <w:rPr>
          <w:color w:val="000000"/>
        </w:rPr>
      </w:pPr>
      <w:r w:rsidRPr="00DF0BD2">
        <w:rPr>
          <w:color w:val="000000"/>
        </w:rPr>
        <w:t>Department of</w:t>
      </w:r>
      <w:r w:rsidR="00D53477" w:rsidRPr="00DF0BD2">
        <w:rPr>
          <w:color w:val="000000"/>
        </w:rPr>
        <w:t xml:space="preserve">   </w:t>
      </w:r>
      <w:sdt>
        <w:sdtPr>
          <w:rPr>
            <w:color w:val="595959" w:themeColor="text1" w:themeTint="A6"/>
          </w:rPr>
          <w:id w:val="-1310399640"/>
          <w:placeholder>
            <w:docPart w:val="DefaultPlaceholder_-1854013439"/>
          </w:placeholder>
          <w:dropDownList>
            <w:listItem w:displayText="Select an item" w:value="Select an item"/>
            <w:listItem w:displayText="Molecular Biology and Genetics" w:value="Molecular Biology and Genetics"/>
            <w:listItem w:displayText="Civil Engineering" w:value="Civil Engineering"/>
            <w:listItem w:displayText="Electrical Electronic Engineering" w:value="Electrical Electronic Engineering"/>
            <w:listItem w:displayText="Mechanical Engineering" w:value="Mechanical Engineering"/>
            <w:listItem w:displayText="Maths" w:value="Maths"/>
          </w:dropDownList>
        </w:sdtPr>
        <w:sdtEndPr/>
        <w:sdtContent>
          <w:r w:rsidR="003A4917" w:rsidRPr="00AE6D89">
            <w:rPr>
              <w:color w:val="595959" w:themeColor="text1" w:themeTint="A6"/>
            </w:rPr>
            <w:t>Select an item</w:t>
          </w:r>
        </w:sdtContent>
      </w:sdt>
    </w:p>
    <w:p w14:paraId="799F215A" w14:textId="77777777" w:rsidR="00905F60" w:rsidRDefault="00905F60" w:rsidP="00905F60">
      <w:pPr>
        <w:spacing w:line="360" w:lineRule="auto"/>
        <w:jc w:val="center"/>
        <w:rPr>
          <w:color w:val="000000"/>
        </w:rPr>
      </w:pPr>
      <w:r>
        <w:rPr>
          <w:color w:val="000000"/>
        </w:rPr>
        <w:t>Supervisor</w:t>
      </w:r>
      <w:r w:rsidRPr="004768E3">
        <w:rPr>
          <w:color w:val="000000"/>
        </w:rPr>
        <w:t>:</w:t>
      </w:r>
      <w:r w:rsidR="00F05BEA">
        <w:rPr>
          <w:color w:val="000000"/>
        </w:rPr>
        <w:t xml:space="preserve">   </w:t>
      </w:r>
      <w:r w:rsidRPr="004768E3">
        <w:rPr>
          <w:color w:val="000000"/>
        </w:rPr>
        <w:t xml:space="preserve"> </w:t>
      </w:r>
    </w:p>
    <w:p w14:paraId="68CF7759" w14:textId="77777777" w:rsidR="00905F60" w:rsidRPr="004768E3" w:rsidRDefault="00905F60" w:rsidP="00905F60">
      <w:pPr>
        <w:spacing w:line="360" w:lineRule="auto"/>
        <w:jc w:val="center"/>
        <w:rPr>
          <w:color w:val="000000"/>
        </w:rPr>
      </w:pPr>
    </w:p>
    <w:p w14:paraId="7A2282B2" w14:textId="77777777" w:rsidR="00905F60" w:rsidRDefault="00905F60" w:rsidP="00905F60">
      <w:pPr>
        <w:ind w:firstLine="709"/>
        <w:jc w:val="both"/>
      </w:pPr>
      <w:r w:rsidRPr="004768E3">
        <w:t>Aa..............................................................................................................................................................................................................................................................................................................................................................................................................................................................................................................................................................................................................................................................................................................................................................................................................................................................</w:t>
      </w:r>
      <w:r w:rsidRPr="00405E6D">
        <w:t xml:space="preserve"> </w:t>
      </w:r>
      <w:r w:rsidRPr="004768E3">
        <w:t>............................................................................................................................................. ....................................................................................................................................................................................................................................................................................................................................................................................................................................................................................................................................................................................</w:t>
      </w:r>
      <w:r w:rsidRPr="00405E6D">
        <w:t xml:space="preserve"> </w:t>
      </w:r>
      <w:r w:rsidRPr="004768E3">
        <w:t>................................................................................................................................................................................................................................................................................................................................................................................................................................................................................................................................................................................................................................................................................................................................</w:t>
      </w:r>
      <w:r w:rsidRPr="00405E6D">
        <w:t xml:space="preserve"> </w:t>
      </w:r>
      <w:r w:rsidRPr="004768E3">
        <w:t>.................................................................................................................................................................................................................................................................................................................................................................................................................................................................................................................................................................................................................................................................................................................................</w:t>
      </w:r>
      <w:r w:rsidRPr="00405E6D">
        <w:t xml:space="preserve"> </w:t>
      </w:r>
      <w:r w:rsidRPr="004768E3">
        <w:t>............................................................................................................................................</w:t>
      </w:r>
    </w:p>
    <w:p w14:paraId="18FCE00D" w14:textId="77777777" w:rsidR="00905F60" w:rsidRPr="004768E3" w:rsidRDefault="00905F60" w:rsidP="00905F60">
      <w:pPr>
        <w:spacing w:after="360"/>
        <w:jc w:val="both"/>
      </w:pPr>
      <w:r w:rsidRPr="004768E3">
        <w:t>............................................................................................................................................</w:t>
      </w:r>
    </w:p>
    <w:p w14:paraId="382C1017" w14:textId="77777777" w:rsidR="00905F60" w:rsidRPr="004768E3" w:rsidRDefault="00905F60" w:rsidP="00905F60">
      <w:pPr>
        <w:spacing w:after="240" w:line="360" w:lineRule="auto"/>
        <w:jc w:val="both"/>
        <w:rPr>
          <w:b/>
          <w:bCs/>
          <w:color w:val="000000"/>
        </w:rPr>
      </w:pPr>
      <w:r>
        <w:rPr>
          <w:b/>
          <w:bCs/>
          <w:color w:val="000000"/>
        </w:rPr>
        <w:t>Year</w:t>
      </w:r>
      <w:r w:rsidRPr="004768E3">
        <w:rPr>
          <w:b/>
          <w:bCs/>
          <w:color w:val="000000"/>
        </w:rPr>
        <w:t xml:space="preserve">, …. </w:t>
      </w:r>
      <w:r>
        <w:rPr>
          <w:b/>
          <w:bCs/>
          <w:color w:val="000000"/>
        </w:rPr>
        <w:t>page</w:t>
      </w:r>
    </w:p>
    <w:p w14:paraId="0D721322" w14:textId="77777777" w:rsidR="00905F60" w:rsidRDefault="00905F60" w:rsidP="00905F60">
      <w:pPr>
        <w:spacing w:after="240" w:line="360" w:lineRule="auto"/>
        <w:jc w:val="both"/>
        <w:sectPr w:rsidR="00905F60" w:rsidSect="002971D8">
          <w:headerReference w:type="default" r:id="rId13"/>
          <w:footerReference w:type="default" r:id="rId14"/>
          <w:pgSz w:w="11906" w:h="16838"/>
          <w:pgMar w:top="1418" w:right="1134" w:bottom="1418" w:left="2268" w:header="709" w:footer="709" w:gutter="0"/>
          <w:pgNumType w:fmt="lowerRoman" w:start="1"/>
          <w:cols w:space="708"/>
          <w:docGrid w:linePitch="360"/>
        </w:sectPr>
      </w:pPr>
      <w:r>
        <w:rPr>
          <w:b/>
          <w:bCs/>
        </w:rPr>
        <w:t>Keywords</w:t>
      </w:r>
      <w:r w:rsidRPr="004768E3">
        <w:rPr>
          <w:b/>
          <w:bCs/>
        </w:rPr>
        <w:t xml:space="preserve">: </w:t>
      </w:r>
      <w:r w:rsidRPr="004768E3">
        <w:t>Aaaa, Bbb, Ccc, Ddd, Eee</w:t>
      </w:r>
      <w:bookmarkEnd w:id="1"/>
    </w:p>
    <w:p w14:paraId="6C54AB7B" w14:textId="77777777" w:rsidR="00905F60" w:rsidRPr="00387596" w:rsidRDefault="00905F60" w:rsidP="00387596">
      <w:pPr>
        <w:pStyle w:val="Balk1"/>
      </w:pPr>
      <w:r w:rsidRPr="00387596">
        <w:t>TEŞEKKÜR</w:t>
      </w:r>
    </w:p>
    <w:p w14:paraId="07438D5D" w14:textId="77777777" w:rsidR="00905F60" w:rsidRPr="007C0909" w:rsidRDefault="00905F60" w:rsidP="00905F60">
      <w:pPr>
        <w:ind w:firstLine="708"/>
      </w:pPr>
      <w:r w:rsidRPr="007C0909">
        <w:t>Aaaaaa ……………………………………………………………………………………</w:t>
      </w:r>
      <w:r w:rsidR="0020484A">
        <w:t>……….</w:t>
      </w:r>
    </w:p>
    <w:p w14:paraId="4592F00B" w14:textId="77777777" w:rsidR="00905F60" w:rsidRPr="007C0909" w:rsidRDefault="00905F60" w:rsidP="00905F60">
      <w:r w:rsidRPr="007C0909">
        <w:t>…………………………………………………………………………………………….</w:t>
      </w:r>
    </w:p>
    <w:p w14:paraId="310FA5DF" w14:textId="77777777" w:rsidR="00905F60" w:rsidRPr="007C0909" w:rsidRDefault="00905F60" w:rsidP="00905F60">
      <w:r w:rsidRPr="007C0909">
        <w:t>…………………………………………………………………………………………….</w:t>
      </w:r>
    </w:p>
    <w:p w14:paraId="405B279D" w14:textId="77777777" w:rsidR="00905F60" w:rsidRPr="007C0909" w:rsidRDefault="00905F60" w:rsidP="00905F60">
      <w:r w:rsidRPr="007C0909">
        <w:t>…………………………………………………………………</w:t>
      </w:r>
      <w:r w:rsidR="0020484A">
        <w:t>…………………………</w:t>
      </w:r>
    </w:p>
    <w:p w14:paraId="040B9671" w14:textId="77777777" w:rsidR="00905F60" w:rsidRPr="007C0909" w:rsidRDefault="00905F60" w:rsidP="00905F60">
      <w:pPr>
        <w:ind w:firstLine="708"/>
      </w:pPr>
      <w:r w:rsidRPr="007C0909">
        <w:t>Aaaaaa ……………………………………………………………………………………</w:t>
      </w:r>
      <w:r w:rsidR="0020484A">
        <w:t>………</w:t>
      </w:r>
    </w:p>
    <w:p w14:paraId="4B972FD0" w14:textId="77777777" w:rsidR="00905F60" w:rsidRPr="007C0909" w:rsidRDefault="00905F60" w:rsidP="00905F60">
      <w:r w:rsidRPr="007C0909">
        <w:t>…………………………………………………………………………………………….</w:t>
      </w:r>
    </w:p>
    <w:p w14:paraId="02121256" w14:textId="77777777" w:rsidR="00905F60" w:rsidRPr="007C0909" w:rsidRDefault="00905F60" w:rsidP="00905F60">
      <w:r w:rsidRPr="007C0909">
        <w:t>…………………………………………………………………………………………….</w:t>
      </w:r>
    </w:p>
    <w:p w14:paraId="0A562392" w14:textId="77777777" w:rsidR="00905F60" w:rsidRPr="007C0909" w:rsidRDefault="00905F60" w:rsidP="00905F60">
      <w:r w:rsidRPr="007C0909">
        <w:t>…………………………………………………………………</w:t>
      </w:r>
      <w:r w:rsidR="0020484A">
        <w:t>…………………………</w:t>
      </w:r>
    </w:p>
    <w:p w14:paraId="259F3F9B" w14:textId="77777777" w:rsidR="00905F60" w:rsidRPr="007C0909" w:rsidRDefault="00905F60" w:rsidP="00905F60">
      <w:pPr>
        <w:ind w:firstLine="708"/>
      </w:pPr>
      <w:r w:rsidRPr="007C0909">
        <w:t>Aaaaaa ……………………………………………………………………………………</w:t>
      </w:r>
      <w:r w:rsidR="0020484A">
        <w:t>……..</w:t>
      </w:r>
    </w:p>
    <w:p w14:paraId="6957E42E" w14:textId="77777777" w:rsidR="00905F60" w:rsidRPr="007C0909" w:rsidRDefault="00905F60" w:rsidP="00905F60">
      <w:r w:rsidRPr="007C0909">
        <w:t>…………………………………………………………………………………………….</w:t>
      </w:r>
    </w:p>
    <w:p w14:paraId="6BD9A338" w14:textId="77777777" w:rsidR="00905F60" w:rsidRPr="007C0909" w:rsidRDefault="00905F60" w:rsidP="00905F60">
      <w:r w:rsidRPr="007C0909">
        <w:t>…………………………………………………………………………………………….</w:t>
      </w:r>
    </w:p>
    <w:p w14:paraId="17579016" w14:textId="77777777" w:rsidR="00905F60" w:rsidRPr="007C0909" w:rsidRDefault="00905F60" w:rsidP="00905F60">
      <w:pPr>
        <w:spacing w:after="720" w:line="360" w:lineRule="auto"/>
      </w:pPr>
      <w:r w:rsidRPr="007C0909">
        <w:t>…………………………………………………………………</w:t>
      </w:r>
      <w:r w:rsidR="0020484A">
        <w:t>……………………….</w:t>
      </w:r>
    </w:p>
    <w:p w14:paraId="153F4F79" w14:textId="77777777" w:rsidR="00905F60" w:rsidRDefault="00905F60" w:rsidP="00905F60">
      <w:pPr>
        <w:rPr>
          <w:b/>
        </w:rPr>
      </w:pPr>
      <w:r w:rsidRPr="007C0909">
        <w:rPr>
          <w:b/>
        </w:rPr>
        <w:t xml:space="preserve">Adı </w:t>
      </w:r>
      <w:r>
        <w:rPr>
          <w:b/>
        </w:rPr>
        <w:t>SOYADI</w:t>
      </w:r>
      <w:r w:rsidR="008402DF">
        <w:rPr>
          <w:b/>
        </w:rPr>
        <w:br/>
      </w:r>
      <w:sdt>
        <w:sdtPr>
          <w:rPr>
            <w:b/>
            <w:sz w:val="22"/>
          </w:rPr>
          <w:id w:val="-294070931"/>
          <w:placeholder>
            <w:docPart w:val="47F1B75D3D0B4A8C9CB2EAA5CCE34C37"/>
          </w:placeholder>
          <w:dropDownList>
            <w:listItem w:displayText="Seçiniz" w:value="Seçiniz"/>
            <w:listItem w:displayText="Ocak" w:value="Ocak"/>
            <w:listItem w:displayText="Şubat" w:value="Şubat"/>
            <w:listItem w:displayText="Mart" w:value="Mart"/>
            <w:listItem w:displayText="Nisan" w:value="Nisan"/>
            <w:listItem w:displayText="Mayıs" w:value="Mayıs"/>
            <w:listItem w:displayText="Haziran" w:value="Haziran"/>
            <w:listItem w:displayText="Temmuz" w:value="Temmuz"/>
            <w:listItem w:displayText="Ağustos" w:value="Ağustos"/>
            <w:listItem w:displayText="Eylül" w:value="Eylül"/>
            <w:listItem w:displayText="Ekim" w:value="Ekim"/>
            <w:listItem w:displayText="Kasım" w:value="Kasım"/>
            <w:listItem w:displayText="Aralık" w:value="Aralık"/>
          </w:dropDownList>
        </w:sdtPr>
        <w:sdtEndPr/>
        <w:sdtContent>
          <w:r w:rsidR="002A46ED" w:rsidRPr="002A46ED">
            <w:rPr>
              <w:b/>
              <w:sz w:val="22"/>
            </w:rPr>
            <w:t>Seçiniz</w:t>
          </w:r>
        </w:sdtContent>
      </w:sdt>
      <w:r w:rsidR="008402DF">
        <w:rPr>
          <w:b/>
          <w:sz w:val="22"/>
        </w:rPr>
        <w:t xml:space="preserve"> </w:t>
      </w:r>
      <w:r w:rsidR="002A46ED" w:rsidRPr="002A46ED">
        <w:rPr>
          <w:b/>
          <w:sz w:val="22"/>
        </w:rPr>
        <w:t xml:space="preserve"> </w:t>
      </w:r>
      <w:sdt>
        <w:sdtPr>
          <w:rPr>
            <w:b/>
            <w:sz w:val="22"/>
          </w:rPr>
          <w:id w:val="566624279"/>
          <w:placeholder>
            <w:docPart w:val="8C367E4833F54014A2F8447257B90286"/>
          </w:placeholder>
          <w:dropDownList>
            <w:listItem w:displayText="Seçiniz" w:value="Seçiniz"/>
            <w:listItem w:displayText="2018" w:value="2018"/>
            <w:listItem w:displayText="2019" w:value="2019"/>
            <w:listItem w:displayText="2020" w:value="2020"/>
            <w:listItem w:displayText="2021" w:value="2021"/>
            <w:listItem w:displayText="2022" w:value="2022"/>
            <w:listItem w:displayText="2023" w:value="2023"/>
          </w:dropDownList>
        </w:sdtPr>
        <w:sdtEndPr/>
        <w:sdtContent>
          <w:r w:rsidR="002A46ED" w:rsidRPr="002A46ED">
            <w:rPr>
              <w:b/>
              <w:sz w:val="22"/>
            </w:rPr>
            <w:t>Seçiniz</w:t>
          </w:r>
        </w:sdtContent>
      </w:sdt>
    </w:p>
    <w:p w14:paraId="38D88044" w14:textId="77777777" w:rsidR="00905F60" w:rsidRPr="007C0909" w:rsidRDefault="00905F60" w:rsidP="00905F60"/>
    <w:p w14:paraId="64BD8A17" w14:textId="77777777" w:rsidR="00905F60" w:rsidRPr="007C0909" w:rsidRDefault="00905F60" w:rsidP="00905F60"/>
    <w:p w14:paraId="566788F1" w14:textId="77777777" w:rsidR="00905F60" w:rsidRPr="007C0909" w:rsidRDefault="00905F60" w:rsidP="00905F60"/>
    <w:p w14:paraId="5CFD77AA" w14:textId="77777777" w:rsidR="00905F60" w:rsidRPr="007C0909" w:rsidRDefault="00905F60" w:rsidP="00905F60"/>
    <w:p w14:paraId="02E4A71A" w14:textId="77777777" w:rsidR="00905F60" w:rsidRPr="007C0909" w:rsidRDefault="00905F60" w:rsidP="00905F60"/>
    <w:p w14:paraId="18EB4AF8" w14:textId="77777777" w:rsidR="00905F60" w:rsidRPr="007C0909" w:rsidRDefault="00905F60" w:rsidP="00905F60"/>
    <w:p w14:paraId="15A7BA41" w14:textId="77777777" w:rsidR="00905F60" w:rsidRDefault="00905F60" w:rsidP="00905F60"/>
    <w:p w14:paraId="5EA115E5" w14:textId="77777777" w:rsidR="00905F60" w:rsidRPr="007C0909" w:rsidRDefault="00905F60" w:rsidP="00905F60">
      <w:pPr>
        <w:jc w:val="center"/>
      </w:pPr>
    </w:p>
    <w:p w14:paraId="64D1DA91" w14:textId="77777777" w:rsidR="00905F60" w:rsidRDefault="00905F60" w:rsidP="00905F60">
      <w:pPr>
        <w:spacing w:after="240" w:line="360" w:lineRule="auto"/>
        <w:jc w:val="both"/>
      </w:pPr>
    </w:p>
    <w:p w14:paraId="61BAC77D" w14:textId="77777777" w:rsidR="0064693E" w:rsidRDefault="0064693E" w:rsidP="00267B44">
      <w:pPr>
        <w:tabs>
          <w:tab w:val="left" w:pos="2057"/>
          <w:tab w:val="left" w:pos="2244"/>
        </w:tabs>
        <w:spacing w:line="360" w:lineRule="auto"/>
        <w:ind w:left="993" w:hanging="993"/>
        <w:jc w:val="center"/>
        <w:rPr>
          <w:b/>
        </w:rPr>
      </w:pPr>
    </w:p>
    <w:p w14:paraId="5583E5F1" w14:textId="77777777" w:rsidR="0064693E" w:rsidRPr="0064693E" w:rsidRDefault="0064693E" w:rsidP="0064693E"/>
    <w:p w14:paraId="40193F18" w14:textId="77777777" w:rsidR="0064693E" w:rsidRPr="0064693E" w:rsidRDefault="0064693E" w:rsidP="0064693E"/>
    <w:p w14:paraId="23964ED1" w14:textId="77777777" w:rsidR="0064693E" w:rsidRPr="0064693E" w:rsidRDefault="0064693E" w:rsidP="0064693E"/>
    <w:p w14:paraId="585A6C42" w14:textId="77777777" w:rsidR="0064693E" w:rsidRPr="0064693E" w:rsidRDefault="0064693E" w:rsidP="0064693E"/>
    <w:p w14:paraId="1FF812FE" w14:textId="77777777" w:rsidR="0064693E" w:rsidRPr="0064693E" w:rsidRDefault="0064693E" w:rsidP="0064693E"/>
    <w:p w14:paraId="0AFD6D26" w14:textId="77777777" w:rsidR="0064693E" w:rsidRPr="0064693E" w:rsidRDefault="0064693E" w:rsidP="0064693E"/>
    <w:p w14:paraId="3750FA3C" w14:textId="77777777" w:rsidR="0064693E" w:rsidRDefault="0064693E" w:rsidP="0064693E">
      <w:pPr>
        <w:tabs>
          <w:tab w:val="left" w:pos="6540"/>
        </w:tabs>
      </w:pPr>
      <w:r>
        <w:tab/>
      </w:r>
    </w:p>
    <w:p w14:paraId="389CA8D0" w14:textId="77777777" w:rsidR="00905F60" w:rsidRPr="0064693E" w:rsidRDefault="0064693E" w:rsidP="0064693E">
      <w:pPr>
        <w:tabs>
          <w:tab w:val="left" w:pos="6540"/>
        </w:tabs>
        <w:sectPr w:rsidR="00905F60" w:rsidRPr="0064693E" w:rsidSect="00905F60">
          <w:headerReference w:type="default" r:id="rId15"/>
          <w:headerReference w:type="first" r:id="rId16"/>
          <w:pgSz w:w="11906" w:h="16838"/>
          <w:pgMar w:top="1418" w:right="1134" w:bottom="1418" w:left="2268" w:header="709" w:footer="709" w:gutter="0"/>
          <w:pgNumType w:fmt="lowerRoman"/>
          <w:cols w:space="708"/>
          <w:titlePg/>
          <w:docGrid w:linePitch="360"/>
        </w:sectPr>
      </w:pPr>
      <w:r>
        <w:tab/>
      </w:r>
    </w:p>
    <w:p w14:paraId="6D05054F" w14:textId="77777777" w:rsidR="00DC3249" w:rsidRDefault="00DC3249" w:rsidP="008402DF">
      <w:pPr>
        <w:pStyle w:val="Balk1"/>
        <w:tabs>
          <w:tab w:val="left" w:pos="1020"/>
          <w:tab w:val="center" w:pos="4252"/>
        </w:tabs>
      </w:pPr>
      <w:bookmarkStart w:id="2" w:name="_Toc507581433"/>
      <w:bookmarkEnd w:id="2"/>
      <w:r>
        <w:t>İÇİNDEKİLER</w:t>
      </w:r>
    </w:p>
    <w:p w14:paraId="74A9880E" w14:textId="77777777" w:rsidR="00DC3249" w:rsidRPr="00AD7B89" w:rsidRDefault="00DC3249" w:rsidP="00DC3249">
      <w:pPr>
        <w:rPr>
          <w:b/>
          <w:u w:val="single"/>
        </w:rPr>
      </w:pPr>
      <w:r>
        <w:tab/>
      </w:r>
      <w:r>
        <w:tab/>
      </w:r>
      <w:r>
        <w:tab/>
      </w:r>
      <w:r>
        <w:tab/>
      </w:r>
      <w:r>
        <w:tab/>
      </w:r>
      <w:r>
        <w:tab/>
      </w:r>
      <w:r>
        <w:tab/>
      </w:r>
      <w:r>
        <w:tab/>
      </w:r>
      <w:r>
        <w:tab/>
      </w:r>
      <w:r>
        <w:tab/>
      </w:r>
      <w:r>
        <w:tab/>
        <w:t xml:space="preserve">  </w:t>
      </w:r>
      <w:r w:rsidRPr="00AD7B89">
        <w:rPr>
          <w:b/>
          <w:u w:val="single"/>
        </w:rPr>
        <w:t>Sayfa</w:t>
      </w:r>
    </w:p>
    <w:p w14:paraId="26D571B4" w14:textId="77777777" w:rsidR="00DC3249" w:rsidRPr="00881AB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ÖZE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i</w:t>
      </w:r>
    </w:p>
    <w:p w14:paraId="6577E087" w14:textId="77777777" w:rsidR="00DC3249" w:rsidRPr="00881AB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ABSTRAC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ii</w:t>
      </w:r>
    </w:p>
    <w:p w14:paraId="42ED8897" w14:textId="70C32A8D" w:rsidR="00DC3249" w:rsidRPr="00881AB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bookmarkStart w:id="3" w:name="_GoBack"/>
      <w:bookmarkEnd w:id="3"/>
      <w:r w:rsidRPr="0024485C">
        <w:rPr>
          <w:rFonts w:ascii="Times New Roman" w:eastAsiaTheme="minorHAnsi" w:hAnsi="Times New Roman"/>
          <w:bCs w:val="0"/>
          <w:noProof/>
          <w:sz w:val="24"/>
          <w:szCs w:val="22"/>
          <w:lang w:eastAsia="en-US"/>
        </w:rPr>
        <w:t>ŞEKKÜR</w:t>
      </w:r>
      <w:r w:rsidRPr="0024485C">
        <w:rPr>
          <w:rFonts w:ascii="Times New Roman" w:eastAsiaTheme="minorHAnsi" w:hAnsi="Times New Roman"/>
          <w:b w:val="0"/>
          <w:bCs w:val="0"/>
          <w:webHidden/>
          <w:sz w:val="24"/>
          <w:szCs w:val="22"/>
          <w:lang w:eastAsia="en-US"/>
        </w:rPr>
        <w:tab/>
        <w:t>ii</w:t>
      </w:r>
      <w:r>
        <w:rPr>
          <w:rStyle w:val="Kpr"/>
          <w:rFonts w:ascii="Times New Roman" w:eastAsiaTheme="minorHAnsi" w:hAnsi="Times New Roman"/>
          <w:b w:val="0"/>
          <w:bCs w:val="0"/>
          <w:sz w:val="24"/>
          <w:szCs w:val="22"/>
          <w:lang w:eastAsia="en-US"/>
        </w:rPr>
        <w:t>i</w:t>
      </w:r>
    </w:p>
    <w:p w14:paraId="2D9DD1C3" w14:textId="77777777" w:rsidR="00DC3249"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İÇİNDEKİLE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i</w:t>
      </w:r>
      <w:r w:rsidRPr="001B0105">
        <w:rPr>
          <w:rStyle w:val="Kpr"/>
          <w:rFonts w:ascii="Times New Roman" w:eastAsiaTheme="minorHAnsi" w:hAnsi="Times New Roman"/>
          <w:b w:val="0"/>
          <w:bCs w:val="0"/>
          <w:sz w:val="24"/>
          <w:szCs w:val="22"/>
          <w:lang w:eastAsia="en-US"/>
        </w:rPr>
        <w:t>v</w:t>
      </w:r>
    </w:p>
    <w:p w14:paraId="1A84F591" w14:textId="77777777" w:rsidR="003366BD" w:rsidRPr="003366BD" w:rsidRDefault="003366BD" w:rsidP="003366BD">
      <w:pPr>
        <w:pStyle w:val="ekillerTablosu"/>
        <w:tabs>
          <w:tab w:val="right" w:leader="dot" w:pos="9060"/>
        </w:tabs>
        <w:rPr>
          <w:rFonts w:ascii="Times New Roman" w:eastAsiaTheme="minorHAnsi" w:hAnsi="Times New Roman"/>
          <w:b w:val="0"/>
          <w:bCs w:val="0"/>
          <w:color w:val="0000FF"/>
          <w:sz w:val="24"/>
          <w:szCs w:val="22"/>
          <w:u w:val="single"/>
          <w:lang w:eastAsia="en-US"/>
        </w:rPr>
      </w:pPr>
      <w:r w:rsidRPr="0024485C">
        <w:rPr>
          <w:rFonts w:ascii="Times New Roman" w:eastAsiaTheme="minorHAnsi" w:hAnsi="Times New Roman"/>
          <w:bCs w:val="0"/>
          <w:noProof/>
          <w:sz w:val="24"/>
          <w:szCs w:val="22"/>
          <w:lang w:eastAsia="en-US"/>
        </w:rPr>
        <w:t>SİMGELER VE KISALTMALA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vi</w:t>
      </w:r>
    </w:p>
    <w:p w14:paraId="79CD7957" w14:textId="77777777" w:rsidR="00DC3249" w:rsidRDefault="00DC3249" w:rsidP="00DC3249">
      <w:pPr>
        <w:pStyle w:val="ekillerTablosu"/>
        <w:tabs>
          <w:tab w:val="right" w:leader="dot" w:pos="9060"/>
        </w:tabs>
        <w:rPr>
          <w:rFonts w:ascii="Times New Roman" w:eastAsiaTheme="minorHAnsi" w:hAnsi="Times New Roman"/>
          <w:b w:val="0"/>
          <w:bCs w:val="0"/>
          <w:noProof/>
          <w:webHidden/>
          <w:sz w:val="24"/>
          <w:szCs w:val="22"/>
          <w:lang w:eastAsia="en-US"/>
        </w:rPr>
      </w:pPr>
      <w:r w:rsidRPr="0024485C">
        <w:rPr>
          <w:rFonts w:ascii="Times New Roman" w:eastAsiaTheme="minorHAnsi" w:hAnsi="Times New Roman"/>
          <w:bCs w:val="0"/>
          <w:noProof/>
          <w:sz w:val="24"/>
          <w:szCs w:val="22"/>
          <w:lang w:eastAsia="en-US"/>
        </w:rPr>
        <w:t>ŞEKİLLER DİZİNİ</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vi</w:t>
      </w:r>
      <w:r w:rsidR="003366BD">
        <w:rPr>
          <w:rFonts w:ascii="Times New Roman" w:eastAsiaTheme="minorHAnsi" w:hAnsi="Times New Roman"/>
          <w:b w:val="0"/>
          <w:bCs w:val="0"/>
          <w:noProof/>
          <w:webHidden/>
          <w:sz w:val="24"/>
          <w:szCs w:val="22"/>
          <w:lang w:eastAsia="en-US"/>
        </w:rPr>
        <w:t>i</w:t>
      </w:r>
    </w:p>
    <w:p w14:paraId="5AB4EB40" w14:textId="77777777" w:rsidR="003366BD" w:rsidRDefault="003366BD" w:rsidP="003366BD">
      <w:pPr>
        <w:rPr>
          <w:rFonts w:eastAsiaTheme="minorHAnsi"/>
          <w:b/>
          <w:bCs/>
          <w:noProof/>
          <w:webHidden/>
          <w:szCs w:val="22"/>
          <w:lang w:eastAsia="en-US"/>
        </w:rPr>
      </w:pPr>
      <w:r>
        <w:rPr>
          <w:rFonts w:eastAsiaTheme="minorHAnsi"/>
          <w:b/>
          <w:noProof/>
          <w:szCs w:val="22"/>
          <w:lang w:eastAsia="en-US"/>
        </w:rPr>
        <w:t>ÇİZELGELER DİZİNİ</w:t>
      </w:r>
      <w:r w:rsidRPr="003366BD">
        <w:rPr>
          <w:rFonts w:eastAsiaTheme="minorHAnsi"/>
          <w:noProof/>
          <w:szCs w:val="22"/>
          <w:lang w:eastAsia="en-US"/>
        </w:rPr>
        <w:t>………………………………………………………………</w:t>
      </w:r>
      <w:r w:rsidRPr="0024485C">
        <w:rPr>
          <w:rFonts w:eastAsiaTheme="minorHAnsi"/>
          <w:noProof/>
          <w:webHidden/>
          <w:szCs w:val="22"/>
          <w:lang w:eastAsia="en-US"/>
        </w:rPr>
        <w:t>vi</w:t>
      </w:r>
      <w:r>
        <w:rPr>
          <w:rFonts w:eastAsiaTheme="minorHAnsi"/>
          <w:b/>
          <w:bCs/>
          <w:noProof/>
          <w:webHidden/>
          <w:szCs w:val="22"/>
          <w:lang w:eastAsia="en-US"/>
        </w:rPr>
        <w:t>i</w:t>
      </w:r>
    </w:p>
    <w:p w14:paraId="69B1DEC6" w14:textId="77777777" w:rsidR="00A74E1C" w:rsidRPr="003366BD" w:rsidRDefault="00A74E1C" w:rsidP="003366BD">
      <w:pPr>
        <w:rPr>
          <w:rFonts w:eastAsiaTheme="minorHAnsi"/>
          <w:lang w:eastAsia="en-US"/>
        </w:rPr>
      </w:pPr>
    </w:p>
    <w:p w14:paraId="67BC3AAD"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1. GİRİŞ</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w:t>
      </w:r>
    </w:p>
    <w:p w14:paraId="3B23FC81"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8</w:t>
      </w:r>
    </w:p>
    <w:p w14:paraId="6E9AABCA"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0</w:t>
      </w:r>
    </w:p>
    <w:p w14:paraId="3EBD56CC"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2.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3</w:t>
      </w:r>
    </w:p>
    <w:p w14:paraId="00B7B80A"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2.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3</w:t>
      </w:r>
    </w:p>
    <w:p w14:paraId="231C08A3"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4</w:t>
      </w:r>
    </w:p>
    <w:p w14:paraId="0584271E"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3.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5</w:t>
      </w:r>
    </w:p>
    <w:p w14:paraId="39DD56F8"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6</w:t>
      </w:r>
    </w:p>
    <w:p w14:paraId="7B5E389A" w14:textId="77777777" w:rsidR="00DC3249"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2. KAYNAK ÖZETLERİ</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14:paraId="68AE5FA2" w14:textId="77777777" w:rsidR="00DC3249" w:rsidRPr="001B0105" w:rsidRDefault="00DC3249" w:rsidP="00DC3249">
      <w:pPr>
        <w:pStyle w:val="ekillerTablosu"/>
        <w:tabs>
          <w:tab w:val="right" w:leader="dot" w:pos="9060"/>
        </w:tabs>
        <w:rPr>
          <w:rFonts w:ascii="Times New Roman" w:eastAsiaTheme="minorHAnsi" w:hAnsi="Times New Roman"/>
          <w:b w:val="0"/>
          <w:bCs w:val="0"/>
          <w:color w:val="0000FF"/>
          <w:sz w:val="24"/>
          <w:szCs w:val="22"/>
          <w:lang w:eastAsia="en-US"/>
        </w:rPr>
      </w:pPr>
      <w:r w:rsidRPr="0024485C">
        <w:rPr>
          <w:rFonts w:ascii="Times New Roman" w:eastAsiaTheme="minorHAnsi" w:hAnsi="Times New Roman"/>
          <w:bCs w:val="0"/>
          <w:noProof/>
          <w:sz w:val="24"/>
          <w:szCs w:val="22"/>
          <w:lang w:eastAsia="en-US"/>
        </w:rPr>
        <w:t>3. MATERYAL ve YÖNTEM</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14:paraId="0497B514"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3.1. Materyal</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14:paraId="4B0A70F8"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14:paraId="6A9CB67A"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14:paraId="1911651A"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8</w:t>
      </w:r>
    </w:p>
    <w:p w14:paraId="4B6056CF"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8</w:t>
      </w:r>
    </w:p>
    <w:p w14:paraId="49EF1E29"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5.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9</w:t>
      </w:r>
    </w:p>
    <w:p w14:paraId="7564F85D" w14:textId="77777777" w:rsidR="00DC3249" w:rsidRPr="00B829CD" w:rsidRDefault="001A15C4" w:rsidP="00DC3249">
      <w:pPr>
        <w:pStyle w:val="ekillerTablosu"/>
        <w:tabs>
          <w:tab w:val="right" w:leader="dot" w:pos="9060"/>
        </w:tabs>
        <w:rPr>
          <w:rStyle w:val="Kpr"/>
          <w:rFonts w:ascii="Times New Roman" w:eastAsiaTheme="minorHAnsi" w:hAnsi="Times New Roman"/>
          <w:b w:val="0"/>
          <w:bCs w:val="0"/>
          <w:sz w:val="24"/>
          <w:szCs w:val="22"/>
          <w:lang w:eastAsia="en-US"/>
        </w:rPr>
      </w:pPr>
      <w:r>
        <w:rPr>
          <w:rFonts w:ascii="Times New Roman" w:eastAsiaTheme="minorHAnsi" w:hAnsi="Times New Roman"/>
          <w:b w:val="0"/>
          <w:bCs w:val="0"/>
          <w:noProof/>
          <w:sz w:val="24"/>
          <w:szCs w:val="22"/>
          <w:lang w:eastAsia="en-US"/>
        </w:rPr>
        <w:t>3.2. Yöntem</w:t>
      </w:r>
      <w:r w:rsidR="00DC3249" w:rsidRPr="0024485C">
        <w:rPr>
          <w:rFonts w:ascii="Times New Roman" w:eastAsiaTheme="minorHAnsi" w:hAnsi="Times New Roman"/>
          <w:b w:val="0"/>
          <w:bCs w:val="0"/>
          <w:webHidden/>
          <w:sz w:val="24"/>
          <w:szCs w:val="22"/>
          <w:lang w:eastAsia="en-US"/>
        </w:rPr>
        <w:tab/>
      </w:r>
      <w:r w:rsidR="00DC3249" w:rsidRPr="0024485C">
        <w:rPr>
          <w:rFonts w:ascii="Times New Roman" w:eastAsiaTheme="minorHAnsi" w:hAnsi="Times New Roman"/>
          <w:b w:val="0"/>
          <w:bCs w:val="0"/>
          <w:noProof/>
          <w:webHidden/>
          <w:sz w:val="24"/>
          <w:szCs w:val="22"/>
          <w:lang w:eastAsia="en-US"/>
        </w:rPr>
        <w:t>20</w:t>
      </w:r>
    </w:p>
    <w:p w14:paraId="3D98F016"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0</w:t>
      </w:r>
    </w:p>
    <w:p w14:paraId="2F3F4FD7"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4</w:t>
      </w:r>
    </w:p>
    <w:p w14:paraId="2AE6A866"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4</w:t>
      </w:r>
    </w:p>
    <w:p w14:paraId="6DD71ADB"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5</w:t>
      </w:r>
    </w:p>
    <w:p w14:paraId="702E4089"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5.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1</w:t>
      </w:r>
    </w:p>
    <w:p w14:paraId="396EC713"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6.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2</w:t>
      </w:r>
    </w:p>
    <w:p w14:paraId="69D7EEC1"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4. ARAŞTIRMA BULGULARI ve TARTIŞMA</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14:paraId="1BEF4D90"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14:paraId="467F52EC"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14:paraId="1D9CF7C3"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8</w:t>
      </w:r>
    </w:p>
    <w:p w14:paraId="29D9A704"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3.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8</w:t>
      </w:r>
    </w:p>
    <w:p w14:paraId="1DE9209E"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3.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55</w:t>
      </w:r>
    </w:p>
    <w:p w14:paraId="139510E9"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6</w:t>
      </w:r>
    </w:p>
    <w:p w14:paraId="58B6875F"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5.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7</w:t>
      </w:r>
    </w:p>
    <w:p w14:paraId="6D742159"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6.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73</w:t>
      </w:r>
    </w:p>
    <w:p w14:paraId="1B304B5F"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7.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77</w:t>
      </w:r>
    </w:p>
    <w:p w14:paraId="26C82EB1"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5.</w:t>
      </w:r>
      <w:r w:rsidRPr="0024485C">
        <w:rPr>
          <w:rFonts w:ascii="Times New Roman" w:eastAsiaTheme="minorHAnsi" w:hAnsi="Times New Roman"/>
          <w:b w:val="0"/>
          <w:bCs w:val="0"/>
          <w:noProof/>
          <w:sz w:val="24"/>
          <w:szCs w:val="22"/>
          <w:lang w:eastAsia="en-US"/>
        </w:rPr>
        <w:t xml:space="preserve"> </w:t>
      </w:r>
      <w:r w:rsidRPr="0024485C">
        <w:rPr>
          <w:rFonts w:ascii="Times New Roman" w:eastAsiaTheme="minorHAnsi" w:hAnsi="Times New Roman"/>
          <w:bCs w:val="0"/>
          <w:noProof/>
          <w:sz w:val="24"/>
          <w:szCs w:val="22"/>
          <w:lang w:eastAsia="en-US"/>
        </w:rPr>
        <w:t>SONUÇ ve ÖNERİLE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84</w:t>
      </w:r>
    </w:p>
    <w:p w14:paraId="68B3F219" w14:textId="77777777" w:rsidR="00DC3249" w:rsidRPr="001B010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KAYNAKLA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97</w:t>
      </w:r>
    </w:p>
    <w:p w14:paraId="5A5B92F4" w14:textId="77777777" w:rsidR="00DC3249" w:rsidRPr="001B010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EKLE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14:paraId="06218DBC" w14:textId="77777777" w:rsidR="00DC3249" w:rsidRPr="001B0105" w:rsidRDefault="00DC3249" w:rsidP="00DC3249">
      <w:pPr>
        <w:pStyle w:val="ekillerTablosu"/>
        <w:tabs>
          <w:tab w:val="right" w:leader="dot" w:pos="9060"/>
        </w:tabs>
        <w:ind w:left="766" w:hanging="482"/>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EK 1</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14:paraId="504718C6" w14:textId="77777777" w:rsidR="00DC3249" w:rsidRPr="001B0105" w:rsidRDefault="00DC3249" w:rsidP="00DC3249">
      <w:pPr>
        <w:pStyle w:val="ekillerTablosu"/>
        <w:tabs>
          <w:tab w:val="right" w:leader="dot" w:pos="9060"/>
        </w:tabs>
        <w:ind w:left="766" w:hanging="482"/>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EK 2</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14:paraId="528E359A" w14:textId="77777777" w:rsidR="00DC3249" w:rsidRPr="001B0105" w:rsidRDefault="00DC3249" w:rsidP="00DC3249">
      <w:pPr>
        <w:pStyle w:val="ekillerTablosu"/>
        <w:tabs>
          <w:tab w:val="right" w:leader="dot" w:pos="9060"/>
        </w:tabs>
        <w:ind w:left="766" w:hanging="482"/>
        <w:rPr>
          <w:rFonts w:ascii="Times New Roman" w:eastAsiaTheme="minorHAnsi" w:hAnsi="Times New Roman"/>
          <w:b w:val="0"/>
          <w:bCs w:val="0"/>
          <w:color w:val="0000FF"/>
          <w:sz w:val="24"/>
          <w:szCs w:val="22"/>
          <w:lang w:eastAsia="en-US"/>
        </w:rPr>
      </w:pPr>
      <w:r w:rsidRPr="0024485C">
        <w:rPr>
          <w:rFonts w:ascii="Times New Roman" w:eastAsiaTheme="minorHAnsi" w:hAnsi="Times New Roman"/>
          <w:b w:val="0"/>
          <w:bCs w:val="0"/>
          <w:noProof/>
          <w:sz w:val="24"/>
          <w:szCs w:val="22"/>
          <w:lang w:eastAsia="en-US"/>
        </w:rPr>
        <w:t>EK 3</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14:paraId="261D6778" w14:textId="77777777" w:rsidR="00DC3249" w:rsidRDefault="00DC3249" w:rsidP="00DC3249"/>
    <w:p w14:paraId="51173258" w14:textId="77777777" w:rsidR="00905F60" w:rsidRPr="00D5465D" w:rsidRDefault="00905F60" w:rsidP="00DC3249">
      <w:pPr>
        <w:pStyle w:val="Balk1"/>
        <w:tabs>
          <w:tab w:val="left" w:pos="1020"/>
          <w:tab w:val="center" w:pos="4252"/>
        </w:tabs>
        <w:jc w:val="left"/>
        <w:rPr>
          <w:b w:val="0"/>
        </w:rPr>
      </w:pPr>
    </w:p>
    <w:p w14:paraId="01F34C50" w14:textId="77777777" w:rsidR="00181266" w:rsidRDefault="00181266" w:rsidP="00267B44">
      <w:pPr>
        <w:tabs>
          <w:tab w:val="left" w:pos="2057"/>
          <w:tab w:val="left" w:pos="2244"/>
        </w:tabs>
        <w:spacing w:line="360" w:lineRule="auto"/>
        <w:ind w:left="993" w:hanging="993"/>
        <w:jc w:val="center"/>
        <w:rPr>
          <w:b/>
        </w:rPr>
      </w:pPr>
    </w:p>
    <w:p w14:paraId="6DC35394" w14:textId="77777777" w:rsidR="00181266" w:rsidRPr="00181266" w:rsidRDefault="00181266" w:rsidP="00181266"/>
    <w:p w14:paraId="796A4FA6" w14:textId="77777777" w:rsidR="00181266" w:rsidRPr="00181266" w:rsidRDefault="00181266" w:rsidP="00181266"/>
    <w:p w14:paraId="7E7E8006" w14:textId="77777777" w:rsidR="00181266" w:rsidRPr="00181266" w:rsidRDefault="00181266" w:rsidP="00181266"/>
    <w:p w14:paraId="56025599" w14:textId="77777777" w:rsidR="00181266" w:rsidRPr="00181266" w:rsidRDefault="00181266" w:rsidP="00181266"/>
    <w:p w14:paraId="329AAC52" w14:textId="77777777" w:rsidR="00181266" w:rsidRPr="00181266" w:rsidRDefault="00181266" w:rsidP="00181266"/>
    <w:p w14:paraId="72D1822E" w14:textId="77777777" w:rsidR="00181266" w:rsidRDefault="00181266" w:rsidP="00181266">
      <w:pPr>
        <w:jc w:val="center"/>
      </w:pPr>
    </w:p>
    <w:p w14:paraId="6A7C07FC" w14:textId="77777777" w:rsidR="00905F60" w:rsidRPr="00181266" w:rsidRDefault="00181266" w:rsidP="00181266">
      <w:pPr>
        <w:tabs>
          <w:tab w:val="center" w:pos="4252"/>
        </w:tabs>
        <w:sectPr w:rsidR="00905F60" w:rsidRPr="00181266" w:rsidSect="003366BD">
          <w:headerReference w:type="even" r:id="rId17"/>
          <w:headerReference w:type="default" r:id="rId18"/>
          <w:footerReference w:type="even" r:id="rId19"/>
          <w:footerReference w:type="default" r:id="rId20"/>
          <w:headerReference w:type="first" r:id="rId21"/>
          <w:footerReference w:type="first" r:id="rId22"/>
          <w:pgSz w:w="11906" w:h="16838"/>
          <w:pgMar w:top="1418" w:right="1133" w:bottom="1418" w:left="2268" w:header="708" w:footer="708" w:gutter="0"/>
          <w:pgNumType w:fmt="lowerRoman" w:start="4"/>
          <w:cols w:space="708"/>
          <w:docGrid w:linePitch="360"/>
        </w:sectPr>
      </w:pPr>
      <w:r>
        <w:tab/>
      </w:r>
    </w:p>
    <w:p w14:paraId="334B3054" w14:textId="77777777" w:rsidR="00905F60" w:rsidRPr="00387596" w:rsidRDefault="00905F60" w:rsidP="00387596">
      <w:pPr>
        <w:pStyle w:val="Balk1"/>
      </w:pPr>
      <w:r w:rsidRPr="00387596">
        <w:t>SİMGELER VE KISALTMALAR DİZİNİ</w:t>
      </w:r>
    </w:p>
    <w:p w14:paraId="6689E1ED" w14:textId="77777777" w:rsidR="00905F60" w:rsidRPr="00072B0E" w:rsidRDefault="00905F60" w:rsidP="00905F60">
      <w:pPr>
        <w:pStyle w:val="yksimgecon"/>
        <w:tabs>
          <w:tab w:val="left" w:pos="6237"/>
        </w:tabs>
        <w:spacing w:after="480" w:line="360" w:lineRule="auto"/>
        <w:rPr>
          <w:b/>
          <w:szCs w:val="24"/>
          <w:u w:val="single"/>
        </w:rPr>
      </w:pPr>
      <w:r w:rsidRPr="00072B0E">
        <w:rPr>
          <w:b/>
          <w:szCs w:val="24"/>
          <w:u w:val="single"/>
        </w:rPr>
        <w:t>Simgeler</w:t>
      </w:r>
      <w:r w:rsidRPr="00072B0E">
        <w:rPr>
          <w:b/>
          <w:szCs w:val="24"/>
        </w:rPr>
        <w:tab/>
      </w:r>
      <w:r w:rsidRPr="00072B0E">
        <w:rPr>
          <w:b/>
          <w:szCs w:val="24"/>
          <w:u w:val="single"/>
        </w:rPr>
        <w:t>Açıklama</w:t>
      </w:r>
    </w:p>
    <w:p w14:paraId="52AD3204" w14:textId="77777777" w:rsidR="00905F60" w:rsidRPr="004768E3" w:rsidRDefault="00905F60" w:rsidP="00905F60">
      <w:pPr>
        <w:pStyle w:val="yksimgecon"/>
        <w:spacing w:after="0" w:line="360" w:lineRule="auto"/>
        <w:ind w:right="284"/>
        <w:rPr>
          <w:szCs w:val="24"/>
        </w:rPr>
      </w:pPr>
      <w:r>
        <w:rPr>
          <w:szCs w:val="24"/>
        </w:rPr>
        <w:t>º</w:t>
      </w:r>
      <w:r>
        <w:rPr>
          <w:szCs w:val="24"/>
        </w:rPr>
        <w:tab/>
        <w:t>Derece</w:t>
      </w:r>
    </w:p>
    <w:p w14:paraId="59649307" w14:textId="77777777" w:rsidR="00905F60" w:rsidRDefault="00905F60" w:rsidP="00905F60">
      <w:pPr>
        <w:pStyle w:val="yksimgecon"/>
        <w:spacing w:after="0" w:line="360" w:lineRule="auto"/>
        <w:rPr>
          <w:szCs w:val="24"/>
        </w:rPr>
      </w:pPr>
      <w:r w:rsidRPr="004768E3">
        <w:rPr>
          <w:i/>
          <w:szCs w:val="24"/>
        </w:rPr>
        <w:t>C</w:t>
      </w:r>
      <w:r w:rsidRPr="004768E3">
        <w:rPr>
          <w:szCs w:val="24"/>
        </w:rPr>
        <w:tab/>
        <w:t>Çevrim zamanı (dakika)</w:t>
      </w:r>
    </w:p>
    <w:p w14:paraId="026949A4" w14:textId="77777777" w:rsidR="00905F60" w:rsidRPr="004768E3" w:rsidRDefault="00905F60" w:rsidP="00905F60">
      <w:pPr>
        <w:pStyle w:val="yksimgecon"/>
        <w:spacing w:after="0" w:line="360" w:lineRule="auto"/>
        <w:rPr>
          <w:position w:val="6"/>
          <w:szCs w:val="24"/>
        </w:rPr>
      </w:pPr>
      <w:r w:rsidRPr="004768E3">
        <w:rPr>
          <w:i/>
          <w:szCs w:val="24"/>
        </w:rPr>
        <w:t>EB</w:t>
      </w:r>
      <w:r w:rsidRPr="004768E3">
        <w:rPr>
          <w:szCs w:val="24"/>
          <w:vertAlign w:val="subscript"/>
        </w:rPr>
        <w:t>ij</w:t>
      </w:r>
      <w:r>
        <w:rPr>
          <w:spacing w:val="60"/>
          <w:position w:val="-6"/>
          <w:szCs w:val="24"/>
        </w:rPr>
        <w:tab/>
      </w:r>
      <w:r w:rsidRPr="004768E3">
        <w:rPr>
          <w:szCs w:val="24"/>
        </w:rPr>
        <w:t>İşlemin en erken başlama zamanı</w:t>
      </w:r>
    </w:p>
    <w:p w14:paraId="1C3AC0BE" w14:textId="77777777" w:rsidR="00905F60" w:rsidRDefault="00905F60" w:rsidP="00905F60">
      <w:pPr>
        <w:pStyle w:val="yksimgecon"/>
        <w:spacing w:after="0" w:line="360" w:lineRule="auto"/>
        <w:ind w:right="284"/>
        <w:rPr>
          <w:szCs w:val="24"/>
        </w:rPr>
      </w:pPr>
      <w:r>
        <w:rPr>
          <w:szCs w:val="24"/>
        </w:rPr>
        <w:t>g</w:t>
      </w:r>
      <w:r>
        <w:rPr>
          <w:szCs w:val="24"/>
        </w:rPr>
        <w:tab/>
        <w:t>Yerçekimi ivmesi</w:t>
      </w:r>
    </w:p>
    <w:p w14:paraId="1500FA4B" w14:textId="77777777" w:rsidR="00905F60" w:rsidRPr="00072B0E" w:rsidRDefault="00905F60" w:rsidP="00905F60">
      <w:pPr>
        <w:pStyle w:val="yksimgecon"/>
        <w:spacing w:after="0" w:line="360" w:lineRule="auto"/>
        <w:ind w:right="284"/>
        <w:rPr>
          <w:szCs w:val="24"/>
        </w:rPr>
      </w:pPr>
      <w:r w:rsidRPr="00072B0E">
        <w:rPr>
          <w:szCs w:val="24"/>
        </w:rPr>
        <w:t>K</w:t>
      </w:r>
      <w:r>
        <w:rPr>
          <w:szCs w:val="24"/>
        </w:rPr>
        <w:tab/>
      </w:r>
      <w:r w:rsidRPr="00072B0E">
        <w:rPr>
          <w:szCs w:val="24"/>
        </w:rPr>
        <w:t>Kelvin</w:t>
      </w:r>
    </w:p>
    <w:p w14:paraId="618EBB61" w14:textId="77777777" w:rsidR="00905F60" w:rsidRPr="00072B0E" w:rsidRDefault="00905F60" w:rsidP="00905F60">
      <w:pPr>
        <w:pStyle w:val="yksimgecon"/>
        <w:spacing w:after="0" w:line="360" w:lineRule="auto"/>
        <w:ind w:right="284"/>
        <w:rPr>
          <w:szCs w:val="24"/>
        </w:rPr>
      </w:pPr>
      <w:r>
        <w:rPr>
          <w:szCs w:val="24"/>
        </w:rPr>
        <w:t>m</w:t>
      </w:r>
      <w:r>
        <w:rPr>
          <w:szCs w:val="24"/>
        </w:rPr>
        <w:tab/>
      </w:r>
      <w:r w:rsidRPr="00072B0E">
        <w:rPr>
          <w:szCs w:val="24"/>
        </w:rPr>
        <w:t>Metre</w:t>
      </w:r>
    </w:p>
    <w:p w14:paraId="3BB7518E" w14:textId="77777777" w:rsidR="00905F60" w:rsidRDefault="00905F60" w:rsidP="00905F60">
      <w:pPr>
        <w:pStyle w:val="yksimgecon"/>
        <w:spacing w:after="480" w:line="360" w:lineRule="auto"/>
        <w:ind w:right="284"/>
        <w:rPr>
          <w:szCs w:val="24"/>
        </w:rPr>
      </w:pPr>
      <w:r w:rsidRPr="00072B0E">
        <w:rPr>
          <w:szCs w:val="24"/>
        </w:rPr>
        <w:t>P</w:t>
      </w:r>
      <w:r>
        <w:rPr>
          <w:szCs w:val="24"/>
        </w:rPr>
        <w:tab/>
      </w:r>
      <w:r w:rsidRPr="00072B0E">
        <w:rPr>
          <w:szCs w:val="24"/>
        </w:rPr>
        <w:t>Basınç</w:t>
      </w:r>
    </w:p>
    <w:p w14:paraId="02C07BD9" w14:textId="77777777" w:rsidR="00905F60" w:rsidRPr="00072B0E" w:rsidRDefault="00905F60" w:rsidP="00905F60">
      <w:pPr>
        <w:pStyle w:val="yksimgecon"/>
        <w:spacing w:after="480" w:line="360" w:lineRule="auto"/>
        <w:rPr>
          <w:b/>
          <w:szCs w:val="24"/>
        </w:rPr>
      </w:pPr>
      <w:r w:rsidRPr="00072B0E">
        <w:rPr>
          <w:b/>
          <w:szCs w:val="24"/>
          <w:u w:val="single"/>
        </w:rPr>
        <w:t>Kısaltmalar</w:t>
      </w:r>
    </w:p>
    <w:p w14:paraId="2D5BDD58" w14:textId="77777777" w:rsidR="00905F60" w:rsidRDefault="00905F60" w:rsidP="00905F60">
      <w:pPr>
        <w:pStyle w:val="yksimgecon"/>
        <w:spacing w:after="0" w:line="360" w:lineRule="auto"/>
        <w:rPr>
          <w:szCs w:val="24"/>
        </w:rPr>
      </w:pPr>
      <w:r w:rsidRPr="004768E3">
        <w:rPr>
          <w:szCs w:val="24"/>
        </w:rPr>
        <w:t>ALB</w:t>
      </w:r>
      <w:r w:rsidRPr="004768E3">
        <w:rPr>
          <w:szCs w:val="24"/>
        </w:rPr>
        <w:tab/>
        <w:t>Montaj hattı dengeleme</w:t>
      </w:r>
    </w:p>
    <w:p w14:paraId="38474493" w14:textId="77777777" w:rsidR="00905F60" w:rsidRPr="00072B0E" w:rsidRDefault="00905F60" w:rsidP="00905F60">
      <w:pPr>
        <w:pStyle w:val="yksimgecon"/>
        <w:spacing w:after="0" w:line="360" w:lineRule="auto"/>
      </w:pPr>
      <w:r w:rsidRPr="00072B0E">
        <w:t>B.Y.G.</w:t>
      </w:r>
      <w:r>
        <w:tab/>
        <w:t>Büyük Yol Geçidi</w:t>
      </w:r>
    </w:p>
    <w:p w14:paraId="211E9073" w14:textId="77777777" w:rsidR="00905F60" w:rsidRPr="004768E3" w:rsidRDefault="00905F60" w:rsidP="00905F60">
      <w:pPr>
        <w:pStyle w:val="yksimgecon"/>
        <w:spacing w:after="0" w:line="360" w:lineRule="auto"/>
        <w:rPr>
          <w:szCs w:val="24"/>
        </w:rPr>
      </w:pPr>
      <w:r>
        <w:rPr>
          <w:szCs w:val="24"/>
        </w:rPr>
        <w:t>CPM</w:t>
      </w:r>
      <w:r>
        <w:rPr>
          <w:szCs w:val="24"/>
        </w:rPr>
        <w:tab/>
        <w:t>Kri</w:t>
      </w:r>
      <w:r w:rsidRPr="004768E3">
        <w:rPr>
          <w:szCs w:val="24"/>
        </w:rPr>
        <w:t>tik yol yöntemi</w:t>
      </w:r>
    </w:p>
    <w:p w14:paraId="2C984579" w14:textId="77777777" w:rsidR="00905F60" w:rsidRPr="004768E3" w:rsidRDefault="00905F60" w:rsidP="00905F60">
      <w:pPr>
        <w:pStyle w:val="yksimgecon"/>
        <w:spacing w:after="0" w:line="360" w:lineRule="auto"/>
        <w:rPr>
          <w:szCs w:val="24"/>
        </w:rPr>
      </w:pPr>
      <w:r w:rsidRPr="004768E3">
        <w:rPr>
          <w:szCs w:val="24"/>
        </w:rPr>
        <w:t>DN</w:t>
      </w:r>
      <w:r w:rsidRPr="004768E3">
        <w:rPr>
          <w:szCs w:val="24"/>
        </w:rPr>
        <w:tab/>
        <w:t>Demet numarası</w:t>
      </w:r>
    </w:p>
    <w:p w14:paraId="68AE078D" w14:textId="77777777" w:rsidR="00905F60" w:rsidRPr="00072B0E" w:rsidRDefault="00905F60" w:rsidP="00905F60">
      <w:pPr>
        <w:pStyle w:val="yksimgecon"/>
        <w:spacing w:after="0" w:line="360" w:lineRule="auto"/>
      </w:pPr>
      <w:r w:rsidRPr="00072B0E">
        <w:t xml:space="preserve">D.S.İ. </w:t>
      </w:r>
      <w:r>
        <w:tab/>
      </w:r>
      <w:r w:rsidRPr="00072B0E">
        <w:t>Devlet Su İşleri</w:t>
      </w:r>
    </w:p>
    <w:p w14:paraId="776488D5" w14:textId="77777777" w:rsidR="00905F60" w:rsidRPr="004768E3" w:rsidRDefault="00905F60" w:rsidP="00905F60">
      <w:pPr>
        <w:pStyle w:val="yksimgecon"/>
        <w:spacing w:after="0" w:line="360" w:lineRule="auto"/>
        <w:rPr>
          <w:szCs w:val="24"/>
        </w:rPr>
      </w:pPr>
      <w:r w:rsidRPr="004768E3">
        <w:rPr>
          <w:szCs w:val="24"/>
        </w:rPr>
        <w:t>EC</w:t>
      </w:r>
      <w:r w:rsidRPr="004768E3">
        <w:rPr>
          <w:szCs w:val="24"/>
        </w:rPr>
        <w:tab/>
        <w:t>Ekip cinsi</w:t>
      </w:r>
    </w:p>
    <w:p w14:paraId="66E240B2" w14:textId="77777777" w:rsidR="00905F60" w:rsidRPr="004768E3" w:rsidRDefault="00905F60" w:rsidP="00905F60">
      <w:pPr>
        <w:pStyle w:val="yksimgecon"/>
        <w:spacing w:after="0" w:line="360" w:lineRule="auto"/>
        <w:rPr>
          <w:szCs w:val="24"/>
        </w:rPr>
      </w:pPr>
      <w:r w:rsidRPr="004768E3">
        <w:rPr>
          <w:szCs w:val="24"/>
        </w:rPr>
        <w:t>İA</w:t>
      </w:r>
      <w:r w:rsidRPr="004768E3">
        <w:rPr>
          <w:szCs w:val="24"/>
        </w:rPr>
        <w:tab/>
        <w:t>İşlem adı</w:t>
      </w:r>
    </w:p>
    <w:p w14:paraId="10D8ED78" w14:textId="77777777" w:rsidR="00905F60" w:rsidRPr="00072B0E" w:rsidRDefault="00905F60" w:rsidP="00905F60">
      <w:pPr>
        <w:pStyle w:val="yksimgecon"/>
        <w:spacing w:after="0" w:line="360" w:lineRule="auto"/>
      </w:pPr>
      <w:r w:rsidRPr="00072B0E">
        <w:t xml:space="preserve">K.O. </w:t>
      </w:r>
      <w:r>
        <w:tab/>
      </w:r>
      <w:r w:rsidRPr="00072B0E">
        <w:t>Kârlılık Oranı</w:t>
      </w:r>
    </w:p>
    <w:p w14:paraId="6D1AD149" w14:textId="77777777" w:rsidR="00905F60" w:rsidRPr="004768E3" w:rsidRDefault="00905F60" w:rsidP="00905F60">
      <w:pPr>
        <w:pStyle w:val="yksimgecon"/>
        <w:spacing w:after="0" w:line="360" w:lineRule="auto"/>
        <w:rPr>
          <w:szCs w:val="24"/>
        </w:rPr>
      </w:pPr>
      <w:r w:rsidRPr="004768E3">
        <w:rPr>
          <w:szCs w:val="24"/>
        </w:rPr>
        <w:t>LOB</w:t>
      </w:r>
      <w:r w:rsidRPr="004768E3">
        <w:rPr>
          <w:szCs w:val="24"/>
        </w:rPr>
        <w:tab/>
        <w:t>Denge diyagramı</w:t>
      </w:r>
    </w:p>
    <w:p w14:paraId="38DBBC4E" w14:textId="77777777" w:rsidR="00905F60" w:rsidRPr="004768E3" w:rsidRDefault="00905F60" w:rsidP="00905F60">
      <w:pPr>
        <w:pStyle w:val="yksimgecon"/>
        <w:spacing w:after="0" w:line="360" w:lineRule="auto"/>
        <w:rPr>
          <w:szCs w:val="24"/>
        </w:rPr>
      </w:pPr>
      <w:r w:rsidRPr="004768E3">
        <w:rPr>
          <w:szCs w:val="24"/>
        </w:rPr>
        <w:t>PİK</w:t>
      </w:r>
      <w:r w:rsidRPr="004768E3">
        <w:rPr>
          <w:szCs w:val="24"/>
        </w:rPr>
        <w:tab/>
        <w:t>Programlanan işlemler kümesi</w:t>
      </w:r>
    </w:p>
    <w:p w14:paraId="60D3CDA2" w14:textId="77777777" w:rsidR="00905F60" w:rsidRPr="004768E3" w:rsidRDefault="00905F60" w:rsidP="00905F60">
      <w:pPr>
        <w:pStyle w:val="yksimgecon"/>
        <w:spacing w:after="0" w:line="360" w:lineRule="auto"/>
        <w:rPr>
          <w:szCs w:val="24"/>
        </w:rPr>
      </w:pPr>
      <w:r w:rsidRPr="004768E3">
        <w:rPr>
          <w:szCs w:val="24"/>
        </w:rPr>
        <w:t>UİK</w:t>
      </w:r>
      <w:r w:rsidRPr="004768E3">
        <w:rPr>
          <w:szCs w:val="24"/>
        </w:rPr>
        <w:tab/>
        <w:t>Uygun işlemler kümesi</w:t>
      </w:r>
    </w:p>
    <w:p w14:paraId="38849CC3" w14:textId="77777777" w:rsidR="00905F60" w:rsidRPr="004768E3" w:rsidRDefault="00905F60" w:rsidP="00905F60">
      <w:pPr>
        <w:pStyle w:val="yksimgecon"/>
        <w:spacing w:after="360" w:line="360" w:lineRule="auto"/>
        <w:ind w:right="284"/>
        <w:rPr>
          <w:szCs w:val="24"/>
        </w:rPr>
      </w:pPr>
    </w:p>
    <w:p w14:paraId="527EC7AB" w14:textId="77777777" w:rsidR="00905F60" w:rsidRPr="004768E3" w:rsidRDefault="00905F60" w:rsidP="00905F60">
      <w:pPr>
        <w:pStyle w:val="yksimgecon"/>
        <w:spacing w:after="360" w:line="360" w:lineRule="auto"/>
        <w:ind w:right="284"/>
        <w:rPr>
          <w:szCs w:val="24"/>
        </w:rPr>
      </w:pPr>
    </w:p>
    <w:p w14:paraId="64BEDB5D" w14:textId="77777777" w:rsidR="00905F60" w:rsidRPr="004768E3" w:rsidRDefault="00905F60" w:rsidP="00905F60">
      <w:pPr>
        <w:pStyle w:val="yksimgecon"/>
        <w:spacing w:after="360" w:line="360" w:lineRule="auto"/>
        <w:ind w:right="284"/>
        <w:rPr>
          <w:szCs w:val="24"/>
        </w:rPr>
      </w:pPr>
    </w:p>
    <w:p w14:paraId="08F25C60" w14:textId="77777777" w:rsidR="00905F60" w:rsidRPr="004768E3" w:rsidRDefault="00905F60" w:rsidP="00905F60">
      <w:pPr>
        <w:pStyle w:val="yksimgecon"/>
        <w:spacing w:after="360" w:line="360" w:lineRule="auto"/>
        <w:ind w:right="284"/>
        <w:rPr>
          <w:szCs w:val="24"/>
        </w:rPr>
      </w:pPr>
    </w:p>
    <w:p w14:paraId="54CE7D54" w14:textId="77777777" w:rsidR="00905F60" w:rsidRDefault="00905F60" w:rsidP="00905F60">
      <w:pPr>
        <w:sectPr w:rsidR="00905F60" w:rsidSect="002C7A25">
          <w:headerReference w:type="even" r:id="rId23"/>
          <w:headerReference w:type="default" r:id="rId24"/>
          <w:footerReference w:type="even" r:id="rId25"/>
          <w:headerReference w:type="first" r:id="rId26"/>
          <w:footerReference w:type="first" r:id="rId27"/>
          <w:pgSz w:w="11906" w:h="16838"/>
          <w:pgMar w:top="1418" w:right="1134" w:bottom="1418" w:left="2268" w:header="708" w:footer="708" w:gutter="0"/>
          <w:pgNumType w:fmt="lowerRoman"/>
          <w:cols w:space="708"/>
          <w:docGrid w:linePitch="360"/>
        </w:sectPr>
      </w:pPr>
    </w:p>
    <w:p w14:paraId="10AAF109" w14:textId="77777777" w:rsidR="00905F60" w:rsidRPr="00F50FBB" w:rsidRDefault="00905F60" w:rsidP="00387596">
      <w:pPr>
        <w:pStyle w:val="Balk1"/>
        <w:rPr>
          <w:color w:val="000000" w:themeColor="text1"/>
        </w:rPr>
      </w:pPr>
      <w:r w:rsidRPr="00F50FBB">
        <w:rPr>
          <w:color w:val="000000" w:themeColor="text1"/>
        </w:rPr>
        <w:t>ŞEKİLLER DİZİNİ</w:t>
      </w:r>
    </w:p>
    <w:p w14:paraId="08EDA0DE" w14:textId="77777777"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1.1</w:t>
      </w:r>
      <w:r w:rsidRPr="0024485C">
        <w:rPr>
          <w:rFonts w:ascii="Times New Roman" w:eastAsiaTheme="minorHAnsi" w:hAnsi="Times New Roman"/>
          <w:b w:val="0"/>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14:paraId="1F4119C6" w14:textId="09D1A300"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1.2</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14:paraId="1F869274" w14:textId="4A66E0F6"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1</w:t>
      </w:r>
      <w:r w:rsidR="000539A5">
        <w:rPr>
          <w:rFonts w:ascii="Times New Roman" w:eastAsiaTheme="minorHAnsi" w:hAnsi="Times New Roman"/>
          <w:b w:val="0"/>
          <w:bCs w:val="0"/>
          <w:noProof/>
          <w:sz w:val="24"/>
          <w:szCs w:val="24"/>
          <w:lang w:eastAsia="en-US"/>
        </w:rPr>
        <w:t>.</w:t>
      </w:r>
      <w:r w:rsidRPr="0024485C">
        <w:rPr>
          <w:rFonts w:ascii="Times New Roman" w:eastAsiaTheme="minorHAnsi" w:hAnsi="Times New Roman"/>
          <w:b w:val="0"/>
          <w:bCs w:val="0"/>
          <w:noProof/>
          <w:sz w:val="24"/>
          <w:szCs w:val="24"/>
          <w:lang w:eastAsia="en-US"/>
        </w:rPr>
        <w:t xml:space="preserve"> </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14:paraId="08AD3799" w14:textId="67D10C6A"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2</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14:paraId="783A98AF" w14:textId="59D6308C"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3</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2</w:t>
      </w:r>
    </w:p>
    <w:p w14:paraId="7B0062F0" w14:textId="0911563C"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3.1</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14:paraId="58E08AA5" w14:textId="4C6BC0BB"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lang w:eastAsia="en-US"/>
        </w:rPr>
      </w:pPr>
      <w:r w:rsidRPr="0075623C">
        <w:rPr>
          <w:rFonts w:ascii="Times New Roman" w:eastAsiaTheme="minorHAnsi" w:hAnsi="Times New Roman"/>
          <w:bCs w:val="0"/>
          <w:noProof/>
          <w:sz w:val="24"/>
          <w:szCs w:val="24"/>
          <w:lang w:eastAsia="en-US"/>
        </w:rPr>
        <w:t>Şekil 3.2</w:t>
      </w:r>
      <w:r w:rsidR="0075623C"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14:paraId="3933C6B7" w14:textId="77777777" w:rsidR="00C11DF0" w:rsidRDefault="00C11DF0" w:rsidP="00267B44">
      <w:pPr>
        <w:tabs>
          <w:tab w:val="left" w:pos="2057"/>
          <w:tab w:val="left" w:pos="2244"/>
        </w:tabs>
        <w:spacing w:line="360" w:lineRule="auto"/>
        <w:ind w:left="993" w:hanging="993"/>
        <w:jc w:val="center"/>
        <w:rPr>
          <w:b/>
        </w:rPr>
        <w:sectPr w:rsidR="00C11DF0" w:rsidSect="000B63FD">
          <w:headerReference w:type="default" r:id="rId28"/>
          <w:footerReference w:type="first" r:id="rId29"/>
          <w:pgSz w:w="11906" w:h="16838"/>
          <w:pgMar w:top="1418" w:right="1134" w:bottom="1418" w:left="2268" w:header="709" w:footer="709" w:gutter="0"/>
          <w:pgNumType w:fmt="lowerRoman"/>
          <w:cols w:space="708"/>
          <w:docGrid w:linePitch="360"/>
        </w:sectPr>
      </w:pPr>
    </w:p>
    <w:p w14:paraId="125B2E1B" w14:textId="77777777" w:rsidR="00C11DF0" w:rsidRPr="00387596" w:rsidRDefault="00C11DF0" w:rsidP="00C11DF0">
      <w:pPr>
        <w:pStyle w:val="Balk1"/>
      </w:pPr>
      <w:r w:rsidRPr="00387596">
        <w:t>ÇİZELGELER DİZİNİ</w:t>
      </w:r>
    </w:p>
    <w:p w14:paraId="4F046A32" w14:textId="77777777"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1.1.</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9</w:t>
      </w:r>
    </w:p>
    <w:p w14:paraId="776AD654" w14:textId="7EC75138"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1.2</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2</w:t>
      </w:r>
    </w:p>
    <w:p w14:paraId="58AD505F" w14:textId="7B530BA6"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2.1</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0</w:t>
      </w:r>
    </w:p>
    <w:p w14:paraId="0BF13018" w14:textId="75440629"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2.2</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0</w:t>
      </w:r>
    </w:p>
    <w:p w14:paraId="3ECECB8E" w14:textId="77777777"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2.3.</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3</w:t>
      </w:r>
    </w:p>
    <w:p w14:paraId="1E63E154" w14:textId="7D0F1255"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3.1</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14:paraId="78C805B7" w14:textId="799686F5"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3.2</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5</w:t>
      </w:r>
    </w:p>
    <w:p w14:paraId="2C903225" w14:textId="35323419"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3.3</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52</w:t>
      </w:r>
    </w:p>
    <w:p w14:paraId="32E0883D" w14:textId="4D15A081"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3.4</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55</w:t>
      </w:r>
    </w:p>
    <w:p w14:paraId="6AD75AFC" w14:textId="289B55EA" w:rsidR="00C11DF0" w:rsidRDefault="00C11DF0" w:rsidP="00C11DF0">
      <w:pPr>
        <w:pStyle w:val="ekillerTablosu"/>
        <w:tabs>
          <w:tab w:val="right" w:leader="dot" w:pos="9060"/>
        </w:tabs>
        <w:rPr>
          <w:rFonts w:eastAsiaTheme="minorEastAsia" w:cstheme="minorBidi"/>
          <w:b w:val="0"/>
          <w:bCs w:val="0"/>
          <w:noProof/>
          <w:sz w:val="22"/>
          <w:szCs w:val="22"/>
        </w:rPr>
      </w:pPr>
      <w:r w:rsidRPr="0075623C">
        <w:rPr>
          <w:rFonts w:ascii="Times New Roman" w:eastAsiaTheme="minorHAnsi" w:hAnsi="Times New Roman"/>
          <w:bCs w:val="0"/>
          <w:noProof/>
          <w:sz w:val="24"/>
          <w:szCs w:val="22"/>
          <w:lang w:eastAsia="en-US"/>
        </w:rPr>
        <w:t>Çizelge 3.5</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6</w:t>
      </w:r>
    </w:p>
    <w:p w14:paraId="62CA52AE" w14:textId="77777777" w:rsidR="00905F60" w:rsidRDefault="00905F60" w:rsidP="00C11DF0">
      <w:pPr>
        <w:tabs>
          <w:tab w:val="left" w:pos="2057"/>
          <w:tab w:val="left" w:pos="2244"/>
        </w:tabs>
        <w:spacing w:line="360" w:lineRule="auto"/>
        <w:ind w:left="993" w:hanging="993"/>
        <w:jc w:val="center"/>
        <w:rPr>
          <w:b/>
        </w:rPr>
        <w:sectPr w:rsidR="00905F60" w:rsidSect="000B63FD">
          <w:pgSz w:w="11906" w:h="16838"/>
          <w:pgMar w:top="1418" w:right="1134" w:bottom="1418" w:left="2268" w:header="709" w:footer="709" w:gutter="0"/>
          <w:pgNumType w:fmt="lowerRoman"/>
          <w:cols w:space="708"/>
          <w:docGrid w:linePitch="360"/>
        </w:sectPr>
      </w:pPr>
    </w:p>
    <w:p w14:paraId="06D2D506" w14:textId="77777777" w:rsidR="00985D39" w:rsidRPr="00985D39" w:rsidRDefault="00985D39" w:rsidP="00985D39"/>
    <w:p w14:paraId="61430BAA" w14:textId="77777777" w:rsidR="00985D39" w:rsidRDefault="00985D39" w:rsidP="00985D39">
      <w:pPr>
        <w:jc w:val="right"/>
        <w:sectPr w:rsidR="00985D39" w:rsidSect="006762E1">
          <w:headerReference w:type="even" r:id="rId30"/>
          <w:headerReference w:type="default" r:id="rId31"/>
          <w:footerReference w:type="even" r:id="rId32"/>
          <w:headerReference w:type="first" r:id="rId33"/>
          <w:footerReference w:type="first" r:id="rId34"/>
          <w:type w:val="continuous"/>
          <w:pgSz w:w="11906" w:h="16838"/>
          <w:pgMar w:top="1418" w:right="1134" w:bottom="1418" w:left="2268" w:header="708" w:footer="708" w:gutter="0"/>
          <w:pgNumType w:fmt="lowerRoman"/>
          <w:cols w:space="708"/>
          <w:docGrid w:linePitch="360"/>
        </w:sectPr>
      </w:pPr>
    </w:p>
    <w:p w14:paraId="64235358" w14:textId="77777777" w:rsidR="00905F60" w:rsidRPr="001D4AAA" w:rsidRDefault="001D4AAA" w:rsidP="00387596">
      <w:pPr>
        <w:pStyle w:val="Balk1"/>
        <w:jc w:val="left"/>
      </w:pPr>
      <w:r w:rsidRPr="001D4AAA">
        <w:t>1. GİRİŞ</w:t>
      </w:r>
    </w:p>
    <w:p w14:paraId="3A4147F6" w14:textId="77777777" w:rsidR="00BE7798" w:rsidRDefault="00BE7798" w:rsidP="001D4AAA">
      <w:pPr>
        <w:spacing w:after="480" w:line="360" w:lineRule="auto"/>
      </w:pPr>
    </w:p>
    <w:p w14:paraId="75727EE8" w14:textId="77777777" w:rsidR="00BE7798" w:rsidRDefault="00BE7798" w:rsidP="001D4AAA">
      <w:pPr>
        <w:spacing w:after="480" w:line="360" w:lineRule="auto"/>
      </w:pPr>
    </w:p>
    <w:p w14:paraId="447B829E" w14:textId="77777777" w:rsidR="00BE7798" w:rsidRDefault="00BE7798" w:rsidP="001D4AAA">
      <w:pPr>
        <w:spacing w:after="480" w:line="360" w:lineRule="auto"/>
      </w:pPr>
    </w:p>
    <w:p w14:paraId="514EB672" w14:textId="77777777" w:rsidR="00BE7798" w:rsidRDefault="00BE7798" w:rsidP="001D4AAA">
      <w:pPr>
        <w:spacing w:after="480" w:line="360" w:lineRule="auto"/>
      </w:pPr>
    </w:p>
    <w:p w14:paraId="53BA2574" w14:textId="77777777" w:rsidR="003E4FA5" w:rsidRDefault="003E4FA5" w:rsidP="001D4AAA">
      <w:pPr>
        <w:spacing w:after="480" w:line="360" w:lineRule="auto"/>
      </w:pPr>
    </w:p>
    <w:p w14:paraId="273BBE84" w14:textId="77777777" w:rsidR="003E4FA5" w:rsidRDefault="003E4FA5" w:rsidP="001D4AAA">
      <w:pPr>
        <w:spacing w:after="480" w:line="360" w:lineRule="auto"/>
      </w:pPr>
    </w:p>
    <w:p w14:paraId="3A088C98" w14:textId="77777777" w:rsidR="003E4FA5" w:rsidRDefault="003E4FA5" w:rsidP="001D4AAA">
      <w:pPr>
        <w:spacing w:after="480" w:line="360" w:lineRule="auto"/>
      </w:pPr>
    </w:p>
    <w:p w14:paraId="7506775C" w14:textId="77777777" w:rsidR="003E4FA5" w:rsidRDefault="003E4FA5" w:rsidP="001D4AAA">
      <w:pPr>
        <w:spacing w:after="480" w:line="360" w:lineRule="auto"/>
      </w:pPr>
    </w:p>
    <w:p w14:paraId="141E03F4" w14:textId="77777777" w:rsidR="003E4FA5" w:rsidRDefault="003E4FA5" w:rsidP="001D4AAA">
      <w:pPr>
        <w:spacing w:after="480" w:line="360" w:lineRule="auto"/>
      </w:pPr>
    </w:p>
    <w:p w14:paraId="5E8A611C" w14:textId="77777777" w:rsidR="003E4FA5" w:rsidRDefault="003E4FA5" w:rsidP="001D4AAA">
      <w:pPr>
        <w:spacing w:after="480" w:line="360" w:lineRule="auto"/>
      </w:pPr>
    </w:p>
    <w:p w14:paraId="7DBC5539" w14:textId="77777777" w:rsidR="003E4FA5" w:rsidRDefault="003E4FA5" w:rsidP="001D4AAA">
      <w:pPr>
        <w:spacing w:after="480" w:line="360" w:lineRule="auto"/>
      </w:pPr>
    </w:p>
    <w:p w14:paraId="3D1E54AF" w14:textId="77777777" w:rsidR="003E4FA5" w:rsidRDefault="003E4FA5" w:rsidP="001D4AAA">
      <w:pPr>
        <w:spacing w:after="480" w:line="360" w:lineRule="auto"/>
      </w:pPr>
    </w:p>
    <w:p w14:paraId="4FA3837B" w14:textId="77777777" w:rsidR="003E4FA5" w:rsidRDefault="003E4FA5" w:rsidP="001D4AAA">
      <w:pPr>
        <w:spacing w:after="480" w:line="360" w:lineRule="auto"/>
      </w:pPr>
    </w:p>
    <w:p w14:paraId="4EF7F194" w14:textId="77777777" w:rsidR="00CF5FF7" w:rsidRDefault="00CF5FF7" w:rsidP="001D4AAA">
      <w:pPr>
        <w:spacing w:after="480" w:line="360" w:lineRule="auto"/>
      </w:pPr>
    </w:p>
    <w:p w14:paraId="18FBAA30" w14:textId="77777777" w:rsidR="001D4AAA" w:rsidRDefault="001D4AAA" w:rsidP="001D4AAA">
      <w:pPr>
        <w:spacing w:after="480" w:line="360" w:lineRule="auto"/>
      </w:pPr>
    </w:p>
    <w:p w14:paraId="09BCAABD" w14:textId="77777777" w:rsidR="001D4AAA" w:rsidRDefault="001D4AAA" w:rsidP="001D4AAA">
      <w:pPr>
        <w:spacing w:after="480" w:line="360" w:lineRule="auto"/>
        <w:rPr>
          <w:b/>
        </w:rPr>
        <w:sectPr w:rsidR="001D4AAA" w:rsidSect="0087193F">
          <w:headerReference w:type="first" r:id="rId35"/>
          <w:pgSz w:w="11906" w:h="16838"/>
          <w:pgMar w:top="1418" w:right="1134" w:bottom="1418" w:left="2268" w:header="708" w:footer="708" w:gutter="0"/>
          <w:pgNumType w:start="1"/>
          <w:cols w:space="708"/>
          <w:docGrid w:linePitch="360"/>
        </w:sectPr>
      </w:pPr>
    </w:p>
    <w:p w14:paraId="25EECA16" w14:textId="77777777" w:rsidR="001D4AAA" w:rsidRPr="00387596" w:rsidRDefault="001D4AAA" w:rsidP="00387596">
      <w:pPr>
        <w:pStyle w:val="Balk1"/>
        <w:jc w:val="left"/>
      </w:pPr>
      <w:r w:rsidRPr="00387596">
        <w:t>2. KAYNAK ÖZETLERİ</w:t>
      </w:r>
    </w:p>
    <w:p w14:paraId="54CB7506" w14:textId="77777777" w:rsidR="00BE7798" w:rsidRDefault="00BE7798" w:rsidP="001D4AAA">
      <w:pPr>
        <w:spacing w:after="480" w:line="360" w:lineRule="auto"/>
      </w:pPr>
    </w:p>
    <w:p w14:paraId="1C554884" w14:textId="77777777" w:rsidR="00BE7798" w:rsidRDefault="00BE7798" w:rsidP="001D4AAA">
      <w:pPr>
        <w:spacing w:after="480" w:line="360" w:lineRule="auto"/>
      </w:pPr>
    </w:p>
    <w:p w14:paraId="0ECBA18F" w14:textId="77777777" w:rsidR="00BE7798" w:rsidRDefault="00BE7798" w:rsidP="001D4AAA">
      <w:pPr>
        <w:spacing w:after="480" w:line="360" w:lineRule="auto"/>
      </w:pPr>
    </w:p>
    <w:p w14:paraId="3501A7DE" w14:textId="77777777" w:rsidR="00BE7798" w:rsidRDefault="00BE7798" w:rsidP="001D4AAA">
      <w:pPr>
        <w:spacing w:after="480" w:line="360" w:lineRule="auto"/>
      </w:pPr>
    </w:p>
    <w:p w14:paraId="1B91BCFA" w14:textId="77777777" w:rsidR="00BE7798" w:rsidRDefault="00BE7798" w:rsidP="001D4AAA">
      <w:pPr>
        <w:spacing w:after="480" w:line="360" w:lineRule="auto"/>
      </w:pPr>
    </w:p>
    <w:p w14:paraId="410B87AE" w14:textId="77777777" w:rsidR="00BE7798" w:rsidRDefault="00BE7798" w:rsidP="001D4AAA">
      <w:pPr>
        <w:spacing w:after="480" w:line="360" w:lineRule="auto"/>
      </w:pPr>
    </w:p>
    <w:p w14:paraId="7260F546" w14:textId="77777777" w:rsidR="001D4AAA" w:rsidRDefault="001D4AAA" w:rsidP="001D4AAA">
      <w:pPr>
        <w:spacing w:after="480" w:line="360" w:lineRule="auto"/>
      </w:pPr>
    </w:p>
    <w:p w14:paraId="0CAE812F" w14:textId="77777777" w:rsidR="00CF5FF7" w:rsidRDefault="00CF5FF7" w:rsidP="001D4AAA">
      <w:pPr>
        <w:spacing w:after="480" w:line="360" w:lineRule="auto"/>
      </w:pPr>
    </w:p>
    <w:p w14:paraId="1D9E9A34" w14:textId="77777777" w:rsidR="00CF5FF7" w:rsidRDefault="00CF5FF7" w:rsidP="001D4AAA">
      <w:pPr>
        <w:spacing w:after="480" w:line="360" w:lineRule="auto"/>
      </w:pPr>
    </w:p>
    <w:p w14:paraId="688E8438" w14:textId="77777777" w:rsidR="00CF5FF7" w:rsidRDefault="00CF5FF7" w:rsidP="001D4AAA">
      <w:pPr>
        <w:spacing w:after="480" w:line="360" w:lineRule="auto"/>
      </w:pPr>
    </w:p>
    <w:p w14:paraId="3E73558D" w14:textId="77777777" w:rsidR="00C11DF0" w:rsidRDefault="00C11DF0" w:rsidP="001D4AAA">
      <w:pPr>
        <w:spacing w:after="480" w:line="360" w:lineRule="auto"/>
      </w:pPr>
    </w:p>
    <w:p w14:paraId="69A5C9B4" w14:textId="77777777" w:rsidR="00C11DF0" w:rsidRDefault="00C11DF0" w:rsidP="001D4AAA">
      <w:pPr>
        <w:spacing w:after="480" w:line="360" w:lineRule="auto"/>
      </w:pPr>
    </w:p>
    <w:p w14:paraId="1837E32C" w14:textId="77777777" w:rsidR="00C11DF0" w:rsidRDefault="00C11DF0" w:rsidP="001D4AAA">
      <w:pPr>
        <w:spacing w:after="480" w:line="360" w:lineRule="auto"/>
      </w:pPr>
    </w:p>
    <w:p w14:paraId="3312CE3A" w14:textId="77777777" w:rsidR="00C11DF0" w:rsidRDefault="00C11DF0" w:rsidP="001D4AAA">
      <w:pPr>
        <w:spacing w:after="480" w:line="360" w:lineRule="auto"/>
      </w:pPr>
    </w:p>
    <w:p w14:paraId="737E463B" w14:textId="77777777" w:rsidR="00C11DF0" w:rsidRDefault="00C11DF0" w:rsidP="001D4AAA">
      <w:pPr>
        <w:spacing w:after="480" w:line="360" w:lineRule="auto"/>
      </w:pPr>
    </w:p>
    <w:p w14:paraId="4E594A5B" w14:textId="77777777" w:rsidR="00C11DF0" w:rsidRDefault="00C11DF0" w:rsidP="001D4AAA">
      <w:pPr>
        <w:spacing w:after="480" w:line="360" w:lineRule="auto"/>
        <w:sectPr w:rsidR="00C11DF0" w:rsidSect="00765C13">
          <w:headerReference w:type="default" r:id="rId36"/>
          <w:footerReference w:type="default" r:id="rId37"/>
          <w:headerReference w:type="first" r:id="rId38"/>
          <w:pgSz w:w="11906" w:h="16838"/>
          <w:pgMar w:top="1418" w:right="1134" w:bottom="1418" w:left="2268" w:header="708" w:footer="708" w:gutter="0"/>
          <w:cols w:space="708"/>
          <w:docGrid w:linePitch="360"/>
        </w:sectPr>
      </w:pPr>
    </w:p>
    <w:p w14:paraId="528667E3" w14:textId="77777777" w:rsidR="001D4AAA" w:rsidRPr="00387596" w:rsidRDefault="001D4AAA" w:rsidP="00387596">
      <w:pPr>
        <w:pStyle w:val="Balk1"/>
        <w:jc w:val="left"/>
      </w:pPr>
      <w:r w:rsidRPr="00387596">
        <w:t>3. MATERYAL ve YÖNTEM</w:t>
      </w:r>
    </w:p>
    <w:p w14:paraId="094C5FB6" w14:textId="77777777" w:rsidR="009A7F1B" w:rsidRDefault="009A7F1B" w:rsidP="006800B1">
      <w:pPr>
        <w:spacing w:line="240" w:lineRule="exact"/>
      </w:pPr>
    </w:p>
    <w:p w14:paraId="52008057" w14:textId="77777777" w:rsidR="003E35F9" w:rsidRDefault="003E35F9" w:rsidP="00184252">
      <w:pPr>
        <w:spacing w:line="240" w:lineRule="exact"/>
        <w:jc w:val="center"/>
      </w:pPr>
    </w:p>
    <w:p w14:paraId="78485E6C" w14:textId="77777777" w:rsidR="003E35F9" w:rsidRDefault="003E35F9" w:rsidP="006800B1">
      <w:pPr>
        <w:spacing w:line="240" w:lineRule="exact"/>
        <w:jc w:val="center"/>
      </w:pPr>
    </w:p>
    <w:p w14:paraId="0B5B46C1" w14:textId="77777777" w:rsidR="003E35F9" w:rsidRDefault="003E35F9" w:rsidP="006800B1">
      <w:pPr>
        <w:spacing w:line="240" w:lineRule="exact"/>
        <w:jc w:val="center"/>
      </w:pPr>
    </w:p>
    <w:p w14:paraId="47B614C8" w14:textId="77777777" w:rsidR="003E35F9" w:rsidRDefault="003E35F9" w:rsidP="00C91CD7">
      <w:pPr>
        <w:spacing w:line="240" w:lineRule="exact"/>
        <w:jc w:val="both"/>
      </w:pPr>
    </w:p>
    <w:p w14:paraId="2F481F1D" w14:textId="77777777" w:rsidR="003E35F9" w:rsidRDefault="003E35F9" w:rsidP="00C91CD7">
      <w:pPr>
        <w:spacing w:line="240" w:lineRule="exact"/>
        <w:jc w:val="both"/>
      </w:pPr>
    </w:p>
    <w:p w14:paraId="7CDE68EF" w14:textId="77777777" w:rsidR="00B83AA4" w:rsidRDefault="00B83AA4" w:rsidP="00B83AA4">
      <w:pPr>
        <w:spacing w:after="480"/>
      </w:pPr>
    </w:p>
    <w:p w14:paraId="7B6C8B03" w14:textId="77777777" w:rsidR="00CF5FF7" w:rsidRPr="00CF5FF7" w:rsidRDefault="00CF5FF7" w:rsidP="0043347B">
      <w:pPr>
        <w:spacing w:after="480"/>
      </w:pPr>
    </w:p>
    <w:p w14:paraId="0E1DEB67" w14:textId="77777777" w:rsidR="0043347B" w:rsidRDefault="0043347B" w:rsidP="00387596">
      <w:pPr>
        <w:pStyle w:val="Balk1"/>
        <w:jc w:val="left"/>
      </w:pPr>
    </w:p>
    <w:p w14:paraId="2CDC84E4" w14:textId="77777777" w:rsidR="00C11DF0" w:rsidRDefault="00C11DF0" w:rsidP="00C11DF0">
      <w:pPr>
        <w:rPr>
          <w:lang w:eastAsia="en-US"/>
        </w:rPr>
      </w:pPr>
    </w:p>
    <w:p w14:paraId="22E2FAB1" w14:textId="77777777" w:rsidR="00C11DF0" w:rsidRDefault="00C11DF0" w:rsidP="00C11DF0">
      <w:pPr>
        <w:rPr>
          <w:lang w:eastAsia="en-US"/>
        </w:rPr>
      </w:pPr>
    </w:p>
    <w:p w14:paraId="78B8264C" w14:textId="77777777" w:rsidR="00C11DF0" w:rsidRDefault="00C11DF0" w:rsidP="00C11DF0">
      <w:pPr>
        <w:rPr>
          <w:lang w:eastAsia="en-US"/>
        </w:rPr>
      </w:pPr>
    </w:p>
    <w:p w14:paraId="4BA2352F" w14:textId="77777777" w:rsidR="00C11DF0" w:rsidRDefault="00C11DF0" w:rsidP="00C11DF0">
      <w:pPr>
        <w:rPr>
          <w:lang w:eastAsia="en-US"/>
        </w:rPr>
      </w:pPr>
    </w:p>
    <w:p w14:paraId="28DF246B" w14:textId="77777777" w:rsidR="00C11DF0" w:rsidRDefault="00C11DF0" w:rsidP="00C11DF0">
      <w:pPr>
        <w:rPr>
          <w:lang w:eastAsia="en-US"/>
        </w:rPr>
      </w:pPr>
    </w:p>
    <w:p w14:paraId="1384D645" w14:textId="77777777" w:rsidR="00C11DF0" w:rsidRDefault="00C11DF0" w:rsidP="00C11DF0">
      <w:pPr>
        <w:rPr>
          <w:lang w:eastAsia="en-US"/>
        </w:rPr>
      </w:pPr>
    </w:p>
    <w:p w14:paraId="6A1CCDC9" w14:textId="77777777" w:rsidR="005C3AB2" w:rsidRDefault="005C3AB2" w:rsidP="00C11DF0">
      <w:pPr>
        <w:rPr>
          <w:lang w:eastAsia="en-US"/>
        </w:rPr>
      </w:pPr>
    </w:p>
    <w:p w14:paraId="6E0F851D" w14:textId="77777777" w:rsidR="005C3AB2" w:rsidRDefault="005C3AB2" w:rsidP="00C11DF0">
      <w:pPr>
        <w:rPr>
          <w:lang w:eastAsia="en-US"/>
        </w:rPr>
      </w:pPr>
    </w:p>
    <w:p w14:paraId="6472955B" w14:textId="77777777" w:rsidR="005C3AB2" w:rsidRDefault="005C3AB2" w:rsidP="00C11DF0">
      <w:pPr>
        <w:rPr>
          <w:lang w:eastAsia="en-US"/>
        </w:rPr>
      </w:pPr>
    </w:p>
    <w:p w14:paraId="1AD8AC96" w14:textId="77777777" w:rsidR="005C3AB2" w:rsidRDefault="005C3AB2" w:rsidP="00C11DF0">
      <w:pPr>
        <w:rPr>
          <w:lang w:eastAsia="en-US"/>
        </w:rPr>
      </w:pPr>
    </w:p>
    <w:p w14:paraId="0561B8E2" w14:textId="77777777" w:rsidR="005C3AB2" w:rsidRDefault="005C3AB2" w:rsidP="00C11DF0">
      <w:pPr>
        <w:rPr>
          <w:lang w:eastAsia="en-US"/>
        </w:rPr>
      </w:pPr>
    </w:p>
    <w:p w14:paraId="10FE6708" w14:textId="77777777" w:rsidR="005C3AB2" w:rsidRDefault="005C3AB2" w:rsidP="00C11DF0">
      <w:pPr>
        <w:rPr>
          <w:lang w:eastAsia="en-US"/>
        </w:rPr>
      </w:pPr>
    </w:p>
    <w:p w14:paraId="0AC368D7" w14:textId="77777777" w:rsidR="005C3AB2" w:rsidRDefault="005C3AB2" w:rsidP="00C11DF0">
      <w:pPr>
        <w:rPr>
          <w:lang w:eastAsia="en-US"/>
        </w:rPr>
      </w:pPr>
    </w:p>
    <w:p w14:paraId="0599A5CC" w14:textId="77777777" w:rsidR="005C3AB2" w:rsidRDefault="005C3AB2" w:rsidP="00C11DF0">
      <w:pPr>
        <w:rPr>
          <w:lang w:eastAsia="en-US"/>
        </w:rPr>
      </w:pPr>
    </w:p>
    <w:p w14:paraId="727A4498" w14:textId="77777777" w:rsidR="005C3AB2" w:rsidRDefault="005C3AB2" w:rsidP="00C11DF0">
      <w:pPr>
        <w:rPr>
          <w:lang w:eastAsia="en-US"/>
        </w:rPr>
      </w:pPr>
    </w:p>
    <w:p w14:paraId="57A671FB" w14:textId="77777777" w:rsidR="005C3AB2" w:rsidRDefault="005C3AB2" w:rsidP="00C11DF0">
      <w:pPr>
        <w:rPr>
          <w:lang w:eastAsia="en-US"/>
        </w:rPr>
      </w:pPr>
    </w:p>
    <w:p w14:paraId="276F8047" w14:textId="77777777" w:rsidR="005C3AB2" w:rsidRDefault="005C3AB2" w:rsidP="00C11DF0">
      <w:pPr>
        <w:rPr>
          <w:lang w:eastAsia="en-US"/>
        </w:rPr>
      </w:pPr>
    </w:p>
    <w:p w14:paraId="7B98F251" w14:textId="77777777" w:rsidR="005C3AB2" w:rsidRDefault="005C3AB2" w:rsidP="00C11DF0">
      <w:pPr>
        <w:rPr>
          <w:lang w:eastAsia="en-US"/>
        </w:rPr>
      </w:pPr>
    </w:p>
    <w:p w14:paraId="3594F50D" w14:textId="77777777" w:rsidR="005C3AB2" w:rsidRDefault="005C3AB2" w:rsidP="00C11DF0">
      <w:pPr>
        <w:rPr>
          <w:lang w:eastAsia="en-US"/>
        </w:rPr>
      </w:pPr>
    </w:p>
    <w:p w14:paraId="2E89D5A8" w14:textId="77777777" w:rsidR="005C3AB2" w:rsidRDefault="005C3AB2" w:rsidP="00C11DF0">
      <w:pPr>
        <w:rPr>
          <w:lang w:eastAsia="en-US"/>
        </w:rPr>
      </w:pPr>
    </w:p>
    <w:p w14:paraId="78D65104" w14:textId="77777777" w:rsidR="005C3AB2" w:rsidRDefault="005C3AB2" w:rsidP="00C11DF0">
      <w:pPr>
        <w:rPr>
          <w:lang w:eastAsia="en-US"/>
        </w:rPr>
      </w:pPr>
    </w:p>
    <w:p w14:paraId="50EEEF21" w14:textId="77777777" w:rsidR="00C11DF0" w:rsidRDefault="00C11DF0" w:rsidP="00C11DF0">
      <w:pPr>
        <w:rPr>
          <w:lang w:eastAsia="en-US"/>
        </w:rPr>
      </w:pPr>
    </w:p>
    <w:p w14:paraId="79589562" w14:textId="77777777" w:rsidR="00C11DF0" w:rsidRDefault="00C11DF0" w:rsidP="00C11DF0">
      <w:pPr>
        <w:rPr>
          <w:lang w:eastAsia="en-US"/>
        </w:rPr>
      </w:pPr>
    </w:p>
    <w:p w14:paraId="5667CCFB" w14:textId="77777777" w:rsidR="00C11DF0" w:rsidRDefault="00C11DF0" w:rsidP="00C11DF0">
      <w:pPr>
        <w:rPr>
          <w:lang w:eastAsia="en-US"/>
        </w:rPr>
        <w:sectPr w:rsidR="00C11DF0" w:rsidSect="00765C13">
          <w:headerReference w:type="default" r:id="rId39"/>
          <w:footerReference w:type="default" r:id="rId40"/>
          <w:headerReference w:type="first" r:id="rId41"/>
          <w:pgSz w:w="11906" w:h="16838"/>
          <w:pgMar w:top="1418" w:right="1134" w:bottom="1418" w:left="2268" w:header="708" w:footer="708" w:gutter="0"/>
          <w:cols w:space="708"/>
          <w:docGrid w:linePitch="360"/>
        </w:sectPr>
      </w:pPr>
    </w:p>
    <w:p w14:paraId="672FA71A" w14:textId="77777777" w:rsidR="0043347B" w:rsidRDefault="000339EA" w:rsidP="00387596">
      <w:pPr>
        <w:pStyle w:val="Balk1"/>
        <w:jc w:val="left"/>
      </w:pPr>
      <w:r>
        <w:t>4. ARAŞTIRMA BULGULARI ve</w:t>
      </w:r>
      <w:r w:rsidR="0043347B">
        <w:t xml:space="preserve"> TARTIŞMA</w:t>
      </w:r>
    </w:p>
    <w:p w14:paraId="2A2A7C32" w14:textId="77777777" w:rsidR="001D4AAA" w:rsidRPr="00387596" w:rsidRDefault="001D4AAA" w:rsidP="00387596">
      <w:pPr>
        <w:pStyle w:val="Balk1"/>
        <w:jc w:val="left"/>
      </w:pPr>
    </w:p>
    <w:p w14:paraId="3AEB4548" w14:textId="77777777" w:rsidR="001D4AAA" w:rsidRDefault="001D4AAA" w:rsidP="001D4AAA">
      <w:pPr>
        <w:spacing w:after="480" w:line="360" w:lineRule="auto"/>
      </w:pPr>
    </w:p>
    <w:p w14:paraId="6ECDC10E" w14:textId="77777777" w:rsidR="003E4FA5" w:rsidRDefault="003E4FA5" w:rsidP="001D4AAA">
      <w:pPr>
        <w:spacing w:after="480" w:line="360" w:lineRule="auto"/>
      </w:pPr>
    </w:p>
    <w:p w14:paraId="6674377C" w14:textId="77777777" w:rsidR="003E4FA5" w:rsidRDefault="003E4FA5" w:rsidP="001D4AAA">
      <w:pPr>
        <w:spacing w:after="480" w:line="360" w:lineRule="auto"/>
      </w:pPr>
    </w:p>
    <w:p w14:paraId="13818490" w14:textId="77777777" w:rsidR="003E4FA5" w:rsidRDefault="003E4FA5" w:rsidP="001D4AAA">
      <w:pPr>
        <w:spacing w:after="480" w:line="360" w:lineRule="auto"/>
      </w:pPr>
    </w:p>
    <w:p w14:paraId="6AC74D18" w14:textId="77777777" w:rsidR="003E4FA5" w:rsidRDefault="003E4FA5" w:rsidP="001D4AAA">
      <w:pPr>
        <w:spacing w:after="480" w:line="360" w:lineRule="auto"/>
      </w:pPr>
    </w:p>
    <w:p w14:paraId="7AE5882D" w14:textId="77777777" w:rsidR="003E4FA5" w:rsidRDefault="003E4FA5" w:rsidP="001D4AAA">
      <w:pPr>
        <w:spacing w:after="480" w:line="360" w:lineRule="auto"/>
      </w:pPr>
    </w:p>
    <w:p w14:paraId="52A62D4B" w14:textId="77777777" w:rsidR="003E4FA5" w:rsidRDefault="003E4FA5" w:rsidP="001D4AAA">
      <w:pPr>
        <w:spacing w:after="480" w:line="360" w:lineRule="auto"/>
      </w:pPr>
    </w:p>
    <w:p w14:paraId="4C247554" w14:textId="77777777" w:rsidR="003E4FA5" w:rsidRDefault="003E4FA5" w:rsidP="001D4AAA">
      <w:pPr>
        <w:spacing w:after="480" w:line="360" w:lineRule="auto"/>
      </w:pPr>
    </w:p>
    <w:p w14:paraId="2DB6049D" w14:textId="77777777" w:rsidR="003E4FA5" w:rsidRDefault="003E4FA5" w:rsidP="001D4AAA">
      <w:pPr>
        <w:spacing w:after="480" w:line="360" w:lineRule="auto"/>
      </w:pPr>
    </w:p>
    <w:p w14:paraId="3ADBC07F" w14:textId="77777777" w:rsidR="003E4FA5" w:rsidRDefault="003E4FA5" w:rsidP="001D4AAA">
      <w:pPr>
        <w:spacing w:after="480" w:line="360" w:lineRule="auto"/>
      </w:pPr>
    </w:p>
    <w:p w14:paraId="1B748A3A" w14:textId="77777777" w:rsidR="003E4FA5" w:rsidRDefault="003E4FA5" w:rsidP="001D4AAA">
      <w:pPr>
        <w:spacing w:after="480" w:line="360" w:lineRule="auto"/>
      </w:pPr>
    </w:p>
    <w:p w14:paraId="60E78E7D" w14:textId="77777777" w:rsidR="001D4AAA" w:rsidRDefault="001D4AAA" w:rsidP="001D4AAA">
      <w:pPr>
        <w:spacing w:after="480" w:line="360" w:lineRule="auto"/>
      </w:pPr>
    </w:p>
    <w:p w14:paraId="2E522CD3" w14:textId="77777777" w:rsidR="00CF5FF7" w:rsidRDefault="00CF5FF7" w:rsidP="001D4AAA">
      <w:pPr>
        <w:spacing w:after="480" w:line="360" w:lineRule="auto"/>
      </w:pPr>
    </w:p>
    <w:p w14:paraId="218E6535" w14:textId="77777777" w:rsidR="005C3AB2" w:rsidRDefault="005C3AB2" w:rsidP="001D4AAA">
      <w:pPr>
        <w:spacing w:after="480" w:line="360" w:lineRule="auto"/>
        <w:rPr>
          <w:b/>
        </w:rPr>
      </w:pPr>
    </w:p>
    <w:p w14:paraId="6ECD71D3" w14:textId="77777777" w:rsidR="005C3AB2" w:rsidRDefault="005C3AB2" w:rsidP="001D4AAA">
      <w:pPr>
        <w:spacing w:after="480" w:line="360" w:lineRule="auto"/>
        <w:rPr>
          <w:b/>
        </w:rPr>
        <w:sectPr w:rsidR="005C3AB2" w:rsidSect="00765C13">
          <w:headerReference w:type="default" r:id="rId42"/>
          <w:pgSz w:w="11906" w:h="16838"/>
          <w:pgMar w:top="1418" w:right="1134" w:bottom="1418" w:left="2268" w:header="708" w:footer="708" w:gutter="0"/>
          <w:cols w:space="708"/>
          <w:docGrid w:linePitch="360"/>
        </w:sectPr>
      </w:pPr>
    </w:p>
    <w:p w14:paraId="5A94A81B" w14:textId="77777777" w:rsidR="001D4AAA" w:rsidRPr="00387596" w:rsidRDefault="001D4AAA" w:rsidP="00387596">
      <w:pPr>
        <w:pStyle w:val="Balk1"/>
        <w:jc w:val="left"/>
      </w:pPr>
      <w:r w:rsidRPr="00387596">
        <w:t>5. SONUÇ ve ÖNERİLER</w:t>
      </w:r>
    </w:p>
    <w:p w14:paraId="140208C6" w14:textId="77777777" w:rsidR="001D4AAA" w:rsidRDefault="001D4AAA" w:rsidP="001D4AAA">
      <w:pPr>
        <w:spacing w:after="480" w:line="360" w:lineRule="auto"/>
      </w:pPr>
    </w:p>
    <w:p w14:paraId="2D175C29" w14:textId="77777777" w:rsidR="003E4FA5" w:rsidRDefault="003E4FA5" w:rsidP="001D4AAA">
      <w:pPr>
        <w:spacing w:after="480" w:line="360" w:lineRule="auto"/>
      </w:pPr>
    </w:p>
    <w:p w14:paraId="74376EA1" w14:textId="77777777" w:rsidR="003E4FA5" w:rsidRDefault="003E4FA5" w:rsidP="001D4AAA">
      <w:pPr>
        <w:spacing w:after="480" w:line="360" w:lineRule="auto"/>
      </w:pPr>
    </w:p>
    <w:p w14:paraId="0D9BF93F" w14:textId="77777777" w:rsidR="003E4FA5" w:rsidRDefault="003E4FA5" w:rsidP="001D4AAA">
      <w:pPr>
        <w:spacing w:after="480" w:line="360" w:lineRule="auto"/>
      </w:pPr>
    </w:p>
    <w:p w14:paraId="33B5A8F3" w14:textId="77777777" w:rsidR="003E4FA5" w:rsidRDefault="003E4FA5" w:rsidP="001D4AAA">
      <w:pPr>
        <w:spacing w:after="480" w:line="360" w:lineRule="auto"/>
      </w:pPr>
    </w:p>
    <w:p w14:paraId="5B1F3B8E" w14:textId="77777777" w:rsidR="003E4FA5" w:rsidRDefault="003E4FA5" w:rsidP="001D4AAA">
      <w:pPr>
        <w:spacing w:after="480" w:line="360" w:lineRule="auto"/>
      </w:pPr>
    </w:p>
    <w:p w14:paraId="583CA926" w14:textId="77777777" w:rsidR="003E4FA5" w:rsidRDefault="003E4FA5" w:rsidP="001D4AAA">
      <w:pPr>
        <w:spacing w:after="480" w:line="360" w:lineRule="auto"/>
      </w:pPr>
    </w:p>
    <w:p w14:paraId="2A320C98" w14:textId="77777777" w:rsidR="003E4FA5" w:rsidRDefault="003E4FA5" w:rsidP="001D4AAA">
      <w:pPr>
        <w:spacing w:after="480" w:line="360" w:lineRule="auto"/>
      </w:pPr>
    </w:p>
    <w:p w14:paraId="5D19EB60" w14:textId="77777777" w:rsidR="001D4AAA" w:rsidRDefault="001D4AAA" w:rsidP="001D4AAA">
      <w:pPr>
        <w:spacing w:after="480" w:line="360" w:lineRule="auto"/>
      </w:pPr>
    </w:p>
    <w:p w14:paraId="466798A4" w14:textId="77777777" w:rsidR="00CF5FF7" w:rsidRDefault="00CF5FF7" w:rsidP="001D4AAA">
      <w:pPr>
        <w:spacing w:after="480" w:line="360" w:lineRule="auto"/>
      </w:pPr>
    </w:p>
    <w:p w14:paraId="0F57B275" w14:textId="77777777" w:rsidR="003E4FA5" w:rsidRDefault="003E4FA5" w:rsidP="001D4AAA">
      <w:pPr>
        <w:spacing w:after="480" w:line="360" w:lineRule="auto"/>
      </w:pPr>
    </w:p>
    <w:p w14:paraId="3265F50B" w14:textId="77777777" w:rsidR="003E4FA5" w:rsidRDefault="003E4FA5" w:rsidP="001D4AAA">
      <w:pPr>
        <w:spacing w:after="480" w:line="360" w:lineRule="auto"/>
      </w:pPr>
    </w:p>
    <w:p w14:paraId="0C7665DD" w14:textId="77777777" w:rsidR="0081612C" w:rsidRDefault="0081612C" w:rsidP="001D4AAA">
      <w:pPr>
        <w:spacing w:after="480" w:line="360" w:lineRule="auto"/>
      </w:pPr>
    </w:p>
    <w:p w14:paraId="352E91F9" w14:textId="77777777" w:rsidR="00E507D6" w:rsidRDefault="00E507D6" w:rsidP="001D4AAA">
      <w:pPr>
        <w:spacing w:after="480" w:line="360" w:lineRule="auto"/>
      </w:pPr>
    </w:p>
    <w:p w14:paraId="56A2CA42" w14:textId="77777777" w:rsidR="00CF5FF7" w:rsidRDefault="00CF5FF7" w:rsidP="001D4AAA">
      <w:pPr>
        <w:spacing w:after="480" w:line="360" w:lineRule="auto"/>
      </w:pPr>
    </w:p>
    <w:p w14:paraId="3E3626C9" w14:textId="77777777" w:rsidR="001D4AAA" w:rsidRDefault="001D4AAA" w:rsidP="00267B44">
      <w:pPr>
        <w:tabs>
          <w:tab w:val="left" w:pos="2057"/>
          <w:tab w:val="left" w:pos="2244"/>
        </w:tabs>
        <w:spacing w:line="360" w:lineRule="auto"/>
        <w:ind w:left="993" w:hanging="993"/>
        <w:jc w:val="center"/>
        <w:rPr>
          <w:b/>
        </w:rPr>
        <w:sectPr w:rsidR="001D4AAA" w:rsidSect="00765C13">
          <w:headerReference w:type="default" r:id="rId43"/>
          <w:footerReference w:type="default" r:id="rId44"/>
          <w:headerReference w:type="first" r:id="rId45"/>
          <w:pgSz w:w="11906" w:h="16838"/>
          <w:pgMar w:top="1418" w:right="1134" w:bottom="1418" w:left="2268" w:header="708" w:footer="708" w:gutter="0"/>
          <w:cols w:space="708"/>
          <w:docGrid w:linePitch="360"/>
        </w:sectPr>
      </w:pPr>
    </w:p>
    <w:p w14:paraId="3E7ABA92" w14:textId="77777777" w:rsidR="00905F60" w:rsidRPr="00387596" w:rsidRDefault="00905F60" w:rsidP="00387596">
      <w:pPr>
        <w:pStyle w:val="Balk1"/>
      </w:pPr>
      <w:bookmarkStart w:id="4" w:name="_Toc363399565"/>
      <w:r w:rsidRPr="00387596">
        <w:t>KAYNAKLAR</w:t>
      </w:r>
      <w:bookmarkEnd w:id="4"/>
    </w:p>
    <w:p w14:paraId="0739F0F0" w14:textId="77777777" w:rsidR="00B935CA" w:rsidRDefault="00B935CA" w:rsidP="00905F60">
      <w:pPr>
        <w:ind w:left="709" w:hanging="709"/>
        <w:jc w:val="both"/>
      </w:pPr>
    </w:p>
    <w:p w14:paraId="36497C9A" w14:textId="22C4BAF6" w:rsidR="00B935CA" w:rsidRDefault="00B935CA" w:rsidP="00905F60">
      <w:pPr>
        <w:ind w:left="709" w:hanging="709"/>
        <w:jc w:val="both"/>
      </w:pPr>
      <w:r w:rsidRPr="00B935CA">
        <w:t>Anonim, 2003. Web Sitesi: http://www.</w:t>
      </w:r>
      <w:r>
        <w:t>erzurum.edu.tr, Erişim Tarihi:</w:t>
      </w:r>
      <w:r w:rsidRPr="00B935CA">
        <w:t xml:space="preserve"> 15.08.2013.</w:t>
      </w:r>
    </w:p>
    <w:p w14:paraId="4DD0A2DF" w14:textId="77777777" w:rsidR="00B935CA" w:rsidRDefault="00B935CA" w:rsidP="00905F60">
      <w:pPr>
        <w:ind w:left="709" w:hanging="709"/>
        <w:jc w:val="both"/>
      </w:pPr>
    </w:p>
    <w:p w14:paraId="3C3DE91D" w14:textId="469644A5" w:rsidR="00B935CA" w:rsidRDefault="00B935CA" w:rsidP="00905F60">
      <w:pPr>
        <w:ind w:left="709" w:hanging="709"/>
        <w:jc w:val="both"/>
      </w:pPr>
      <w:r w:rsidRPr="00B935CA">
        <w:t>Anonymous,  2003. Web Sitesi: http://www.novo.dk, Erişim Tarihi: 15.08.2013.</w:t>
      </w:r>
    </w:p>
    <w:p w14:paraId="0DD4581E" w14:textId="77777777" w:rsidR="00B935CA" w:rsidRDefault="00B935CA" w:rsidP="00905F60">
      <w:pPr>
        <w:ind w:left="709" w:hanging="709"/>
        <w:jc w:val="both"/>
      </w:pPr>
    </w:p>
    <w:p w14:paraId="2E24D281" w14:textId="4CA7CB0D" w:rsidR="00B935CA" w:rsidRDefault="00B935CA" w:rsidP="00905F60">
      <w:pPr>
        <w:ind w:left="709" w:hanging="709"/>
        <w:jc w:val="both"/>
      </w:pPr>
      <w:r w:rsidRPr="00B935CA">
        <w:t>Bozcuk, S. 1986. Bitki Fizyolojisi. Hatipoğlu yayınevi, 89, Ankara.</w:t>
      </w:r>
    </w:p>
    <w:p w14:paraId="5C259CF2" w14:textId="77777777" w:rsidR="00B935CA" w:rsidRDefault="00B935CA" w:rsidP="00905F60">
      <w:pPr>
        <w:ind w:left="709" w:hanging="709"/>
        <w:jc w:val="both"/>
      </w:pPr>
    </w:p>
    <w:p w14:paraId="55AC77F4" w14:textId="675D24A4" w:rsidR="00B935CA" w:rsidRDefault="00B935CA" w:rsidP="00905F60">
      <w:pPr>
        <w:ind w:left="709" w:hanging="709"/>
        <w:jc w:val="both"/>
      </w:pPr>
      <w:r w:rsidRPr="00B935CA">
        <w:t>Castillo, E., Marty, A., Condoret, J. S. ve Combes, D. 1996. Enzymatic catalysis in nonconventional media using high polar molecules as substrates, In: Annals of the New York Academy of Science. Dordick, J. S. ve Russell, A.J. (eds), The NewYork Academy of Science, 206-211, New York.</w:t>
      </w:r>
    </w:p>
    <w:p w14:paraId="7B539DA9" w14:textId="77777777" w:rsidR="00B935CA" w:rsidRDefault="00B935CA" w:rsidP="00905F60">
      <w:pPr>
        <w:ind w:left="709" w:hanging="709"/>
        <w:jc w:val="both"/>
      </w:pPr>
    </w:p>
    <w:p w14:paraId="5482A45B" w14:textId="66C37BF5" w:rsidR="00B935CA" w:rsidRDefault="00B935CA" w:rsidP="00905F60">
      <w:pPr>
        <w:ind w:left="709" w:hanging="709"/>
        <w:jc w:val="both"/>
      </w:pPr>
      <w:r w:rsidRPr="00B935CA">
        <w:t>Erte, E., Güvenç, A., Kunter, B., Keskin N. ve Mehmetoğlu Ü. 2007. Effect of Ultrasound as Abiotic Elicitor on the Production of Trans-Resveratrol in Vitis vinifera L., European Congress of Chemical Engineering (ECCE-6), 16-20 September, Book of Abstracts, Vol 2, 987-988, Copenhagen, Denmark.</w:t>
      </w:r>
    </w:p>
    <w:p w14:paraId="747766CE" w14:textId="77777777" w:rsidR="00B935CA" w:rsidRDefault="00B935CA" w:rsidP="00905F60">
      <w:pPr>
        <w:ind w:left="709" w:hanging="709"/>
        <w:jc w:val="both"/>
      </w:pPr>
    </w:p>
    <w:p w14:paraId="32E8134C" w14:textId="7F3B3A8E" w:rsidR="00B935CA" w:rsidRDefault="00B935CA" w:rsidP="00905F60">
      <w:pPr>
        <w:ind w:left="709" w:hanging="709"/>
        <w:jc w:val="both"/>
      </w:pPr>
      <w:r w:rsidRPr="00B935CA">
        <w:t>Habulin, M. ve Knez, Z. 2001a. Activity and stability of lipases from different sources in supercritical carbon dioxide and near- critical propane. Journal of Chemical Technology and Biotechnology, 76(2), 1260-1266.</w:t>
      </w:r>
    </w:p>
    <w:p w14:paraId="1E424556" w14:textId="77777777" w:rsidR="00B935CA" w:rsidRDefault="00B935CA" w:rsidP="00905F60">
      <w:pPr>
        <w:ind w:left="709" w:hanging="709"/>
        <w:jc w:val="both"/>
      </w:pPr>
    </w:p>
    <w:p w14:paraId="0C391517" w14:textId="6CA09CA3" w:rsidR="00B935CA" w:rsidRDefault="00B935CA" w:rsidP="00905F60">
      <w:pPr>
        <w:ind w:left="709" w:hanging="709"/>
        <w:jc w:val="both"/>
      </w:pPr>
      <w:r w:rsidRPr="00B935CA">
        <w:t>Hallauer, A. R. 2001. Specialty corns. Marcel and Dekker, 469, London.</w:t>
      </w:r>
    </w:p>
    <w:p w14:paraId="68A604A9" w14:textId="77777777" w:rsidR="00B935CA" w:rsidRDefault="00B935CA" w:rsidP="00905F60">
      <w:pPr>
        <w:ind w:left="709" w:hanging="709"/>
        <w:jc w:val="both"/>
      </w:pPr>
    </w:p>
    <w:p w14:paraId="04EADBF7" w14:textId="4B332F9C" w:rsidR="00B935CA" w:rsidRDefault="00B935CA" w:rsidP="00905F60">
      <w:pPr>
        <w:ind w:left="709" w:hanging="709"/>
        <w:jc w:val="both"/>
      </w:pPr>
      <w:r w:rsidRPr="00B935CA">
        <w:t>Mavi, K. 2009. Kabakgil türlerinde tohum gücü testlerinin kullanımı ve stres koşullarında çıkış ile ilişkileri. Doktora Tezi, Ankara Üniversitesi, Fen Bilimleri Enstitüsü, Bahçe Bitkileri Anabilim Dalı, 190, Ankara.</w:t>
      </w:r>
    </w:p>
    <w:p w14:paraId="05B64340" w14:textId="77777777" w:rsidR="00B935CA" w:rsidRDefault="00B935CA" w:rsidP="00905F60">
      <w:pPr>
        <w:ind w:left="709" w:hanging="709"/>
        <w:jc w:val="both"/>
      </w:pPr>
    </w:p>
    <w:p w14:paraId="41054695" w14:textId="47B675C7" w:rsidR="00B935CA" w:rsidRDefault="00B935CA" w:rsidP="00905F60">
      <w:pPr>
        <w:ind w:left="709" w:hanging="709"/>
        <w:jc w:val="both"/>
      </w:pPr>
      <w:r w:rsidRPr="00B935CA">
        <w:t>Mirza, Z., Güvenç, A., Yıldız, N. ve Mehmetoğlu, Ü. 2008. Tekstil Endüstrisinde Kullanılan Boyar Maddelerin Farklı Adsorbanlarla Giderimi, 8. Ulusal Kimya Mühendisliği Kongresi (UKMK-8), 26-29 Ağustos, İnönü Üniversitesi, Bildiri Özetleri Kitabı, ÇDT-59, 277, Malatya.</w:t>
      </w:r>
    </w:p>
    <w:p w14:paraId="3DD12484" w14:textId="77777777" w:rsidR="00B935CA" w:rsidRDefault="00B935CA" w:rsidP="00905F60">
      <w:pPr>
        <w:ind w:left="709" w:hanging="709"/>
        <w:jc w:val="both"/>
      </w:pPr>
    </w:p>
    <w:p w14:paraId="02719048" w14:textId="3BE597D7" w:rsidR="00B935CA" w:rsidRDefault="00B935CA" w:rsidP="00905F60">
      <w:pPr>
        <w:ind w:left="709" w:hanging="709"/>
        <w:jc w:val="both"/>
      </w:pPr>
      <w:r w:rsidRPr="00B935CA">
        <w:t>Stern, W.R. 2005. Yazılı görüşme. Batı Avustralya Üniversitesi Tarım Enstitüsü Agronomi Bölümü, Nedland, Avustralya.</w:t>
      </w:r>
    </w:p>
    <w:p w14:paraId="71FEF389" w14:textId="77777777" w:rsidR="00B935CA" w:rsidRDefault="00B935CA" w:rsidP="00905F60">
      <w:pPr>
        <w:ind w:left="709" w:hanging="709"/>
        <w:jc w:val="both"/>
      </w:pPr>
    </w:p>
    <w:p w14:paraId="59B8DEF0" w14:textId="77777777" w:rsidR="00B935CA" w:rsidRDefault="00B935CA" w:rsidP="00905F60">
      <w:pPr>
        <w:ind w:left="709" w:hanging="709"/>
        <w:jc w:val="both"/>
      </w:pPr>
      <w:r w:rsidRPr="00B935CA">
        <w:t>Zorlu, N. 2013. Tekstil atık sularından boya gideriminde bileşik ileri oksidasyon yöntemlerinin incelenmesi. Yüksek lisans tezi (basılmamış). Ankara Üniversitesi, Fen Bilimleri Enstitüsü, Kimya Mühendisliği Anabilim Dalı, 108, Ankara.</w:t>
      </w:r>
    </w:p>
    <w:p w14:paraId="7499EE2D" w14:textId="77777777" w:rsidR="00B935CA" w:rsidRDefault="00B935CA" w:rsidP="00905F60">
      <w:pPr>
        <w:ind w:left="709" w:hanging="709"/>
        <w:jc w:val="both"/>
      </w:pPr>
    </w:p>
    <w:p w14:paraId="7F71D173" w14:textId="77777777" w:rsidR="003F178F" w:rsidRDefault="003F178F" w:rsidP="00905F60">
      <w:pPr>
        <w:ind w:left="709" w:hanging="709"/>
        <w:sectPr w:rsidR="003F178F" w:rsidSect="00905F60">
          <w:headerReference w:type="even" r:id="rId46"/>
          <w:headerReference w:type="default" r:id="rId47"/>
          <w:footerReference w:type="even" r:id="rId48"/>
          <w:headerReference w:type="first" r:id="rId49"/>
          <w:footerReference w:type="first" r:id="rId50"/>
          <w:pgSz w:w="11906" w:h="16838"/>
          <w:pgMar w:top="1418" w:right="1134" w:bottom="1418" w:left="2268" w:header="708" w:footer="708" w:gutter="0"/>
          <w:cols w:space="708"/>
          <w:docGrid w:linePitch="360"/>
        </w:sectPr>
      </w:pPr>
    </w:p>
    <w:p w14:paraId="4C7D19D8" w14:textId="77777777" w:rsidR="00905F60" w:rsidRPr="00D6625F" w:rsidRDefault="003F178F" w:rsidP="00D6625F">
      <w:pPr>
        <w:pStyle w:val="Balk1"/>
      </w:pPr>
      <w:r w:rsidRPr="00D6625F">
        <w:t>EKLER</w:t>
      </w:r>
    </w:p>
    <w:p w14:paraId="76555F70" w14:textId="77777777" w:rsidR="003F178F" w:rsidRDefault="003F178F" w:rsidP="003F178F">
      <w:pPr>
        <w:spacing w:after="480" w:line="360" w:lineRule="auto"/>
        <w:ind w:left="773" w:hangingChars="322" w:hanging="773"/>
        <w:rPr>
          <w:b/>
        </w:rPr>
      </w:pPr>
      <w:r>
        <w:rPr>
          <w:b/>
        </w:rPr>
        <w:t>EK-1</w:t>
      </w:r>
    </w:p>
    <w:p w14:paraId="443B4213" w14:textId="77777777" w:rsidR="003F178F" w:rsidRDefault="003F178F" w:rsidP="003F178F">
      <w:pPr>
        <w:rPr>
          <w:b/>
        </w:rPr>
      </w:pPr>
    </w:p>
    <w:p w14:paraId="3062AC71" w14:textId="77777777" w:rsidR="003F178F" w:rsidRDefault="003F178F" w:rsidP="003F178F">
      <w:pPr>
        <w:rPr>
          <w:b/>
        </w:rPr>
      </w:pPr>
    </w:p>
    <w:p w14:paraId="547E4736" w14:textId="77777777" w:rsidR="003F178F" w:rsidRDefault="003F178F" w:rsidP="003F178F">
      <w:pPr>
        <w:rPr>
          <w:b/>
        </w:rPr>
      </w:pPr>
    </w:p>
    <w:p w14:paraId="0B7ECC7F" w14:textId="77777777" w:rsidR="003F178F" w:rsidRDefault="003F178F" w:rsidP="003F178F">
      <w:pPr>
        <w:rPr>
          <w:b/>
        </w:rPr>
      </w:pPr>
    </w:p>
    <w:p w14:paraId="1A77CA81" w14:textId="77777777" w:rsidR="003F178F" w:rsidRDefault="003F178F" w:rsidP="003F178F"/>
    <w:p w14:paraId="00A06A58" w14:textId="77777777" w:rsidR="00905F60" w:rsidRDefault="00905F60" w:rsidP="00AC1B35">
      <w:pPr>
        <w:tabs>
          <w:tab w:val="left" w:pos="2057"/>
          <w:tab w:val="left" w:pos="2244"/>
        </w:tabs>
        <w:spacing w:line="360" w:lineRule="auto"/>
        <w:ind w:left="993" w:hanging="993"/>
        <w:rPr>
          <w:b/>
        </w:rPr>
        <w:sectPr w:rsidR="00905F60" w:rsidSect="00905F60">
          <w:pgSz w:w="11906" w:h="16838"/>
          <w:pgMar w:top="1418" w:right="1134" w:bottom="1418" w:left="2268" w:header="708" w:footer="708" w:gutter="0"/>
          <w:cols w:space="708"/>
          <w:docGrid w:linePitch="360"/>
        </w:sectPr>
      </w:pPr>
    </w:p>
    <w:p w14:paraId="34BB31B5" w14:textId="55A6418D" w:rsidR="007462A1" w:rsidRPr="007462A1" w:rsidRDefault="007462A1" w:rsidP="00AC1B35">
      <w:pPr>
        <w:pStyle w:val="Balk1"/>
        <w:jc w:val="left"/>
        <w:rPr>
          <w:b w:val="0"/>
          <w:sz w:val="20"/>
          <w:szCs w:val="20"/>
        </w:rPr>
      </w:pPr>
    </w:p>
    <w:sectPr w:rsidR="007462A1" w:rsidRPr="007462A1" w:rsidSect="00905F60">
      <w:headerReference w:type="default" r:id="rId51"/>
      <w:pgSz w:w="11906" w:h="16838"/>
      <w:pgMar w:top="1418" w:right="1134" w:bottom="1418"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108E40" w14:textId="77777777" w:rsidR="00D01584" w:rsidRDefault="00D01584" w:rsidP="003A6D83">
      <w:r>
        <w:separator/>
      </w:r>
    </w:p>
  </w:endnote>
  <w:endnote w:type="continuationSeparator" w:id="0">
    <w:p w14:paraId="1C18A57A" w14:textId="77777777" w:rsidR="00D01584" w:rsidRDefault="00D01584" w:rsidP="003A6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43" w:usb2="00000009" w:usb3="00000000" w:csb0="000001FF"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4774792"/>
      <w:docPartObj>
        <w:docPartGallery w:val="Page Numbers (Bottom of Page)"/>
        <w:docPartUnique/>
      </w:docPartObj>
    </w:sdtPr>
    <w:sdtEndPr/>
    <w:sdtContent>
      <w:p w14:paraId="1F99A2F4" w14:textId="024D821D" w:rsidR="00985D39" w:rsidRDefault="00985D39">
        <w:pPr>
          <w:pStyle w:val="AltBilgi"/>
          <w:jc w:val="center"/>
        </w:pPr>
        <w:r>
          <w:fldChar w:fldCharType="begin"/>
        </w:r>
        <w:r>
          <w:instrText>PAGE   \* MERGEFORMAT</w:instrText>
        </w:r>
        <w:r>
          <w:fldChar w:fldCharType="separate"/>
        </w:r>
        <w:r w:rsidR="005511D5">
          <w:rPr>
            <w:noProof/>
          </w:rPr>
          <w:t>iii</w:t>
        </w:r>
        <w:r>
          <w:fldChar w:fldCharType="end"/>
        </w:r>
      </w:p>
    </w:sdtContent>
  </w:sdt>
  <w:p w14:paraId="640D3485" w14:textId="77777777" w:rsidR="00985D39" w:rsidRDefault="00985D39">
    <w:pPr>
      <w:pStyle w:val="AltBilgi"/>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48FBDF" w14:textId="77777777" w:rsidR="002C7A25" w:rsidRDefault="002C7A25">
    <w:pPr>
      <w:pStyle w:val="AltBilgi"/>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840262"/>
      <w:docPartObj>
        <w:docPartGallery w:val="Page Numbers (Bottom of Page)"/>
        <w:docPartUnique/>
      </w:docPartObj>
    </w:sdtPr>
    <w:sdtEndPr/>
    <w:sdtContent>
      <w:p w14:paraId="5D714C88" w14:textId="42F38C38" w:rsidR="00985D39" w:rsidRDefault="00985D39" w:rsidP="00905F60">
        <w:pPr>
          <w:pStyle w:val="AltBilgi"/>
          <w:jc w:val="center"/>
        </w:pPr>
        <w:r>
          <w:fldChar w:fldCharType="begin"/>
        </w:r>
        <w:r>
          <w:instrText>PAGE   \* MERGEFORMAT</w:instrText>
        </w:r>
        <w:r>
          <w:fldChar w:fldCharType="separate"/>
        </w:r>
        <w:r w:rsidR="005511D5">
          <w:rPr>
            <w:noProof/>
          </w:rPr>
          <w:t>2</w:t>
        </w:r>
        <w:r>
          <w:fldChar w:fldCharType="end"/>
        </w:r>
      </w:p>
    </w:sdtContent>
  </w:sdt>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9664349"/>
      <w:docPartObj>
        <w:docPartGallery w:val="Page Numbers (Bottom of Page)"/>
        <w:docPartUnique/>
      </w:docPartObj>
    </w:sdtPr>
    <w:sdtEndPr/>
    <w:sdtContent>
      <w:p w14:paraId="3A517F18" w14:textId="2CCB34AC" w:rsidR="00985D39" w:rsidRDefault="00985D39" w:rsidP="00905F60">
        <w:pPr>
          <w:pStyle w:val="AltBilgi"/>
          <w:jc w:val="center"/>
        </w:pPr>
        <w:r>
          <w:fldChar w:fldCharType="begin"/>
        </w:r>
        <w:r>
          <w:instrText>PAGE   \* MERGEFORMAT</w:instrText>
        </w:r>
        <w:r>
          <w:fldChar w:fldCharType="separate"/>
        </w:r>
        <w:r w:rsidR="005511D5">
          <w:rPr>
            <w:noProof/>
          </w:rPr>
          <w:t>4</w:t>
        </w:r>
        <w:r>
          <w:fldChar w:fldCharType="end"/>
        </w:r>
      </w:p>
    </w:sdtContent>
  </w:sdt>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7056023"/>
      <w:docPartObj>
        <w:docPartGallery w:val="Page Numbers (Bottom of Page)"/>
        <w:docPartUnique/>
      </w:docPartObj>
    </w:sdtPr>
    <w:sdtEndPr/>
    <w:sdtContent>
      <w:p w14:paraId="739ED6A6" w14:textId="15FFC49A" w:rsidR="00985D39" w:rsidRDefault="00985D39" w:rsidP="00905F60">
        <w:pPr>
          <w:pStyle w:val="AltBilgi"/>
          <w:jc w:val="center"/>
        </w:pPr>
        <w:r>
          <w:fldChar w:fldCharType="begin"/>
        </w:r>
        <w:r>
          <w:instrText>PAGE   \* MERGEFORMAT</w:instrText>
        </w:r>
        <w:r>
          <w:fldChar w:fldCharType="separate"/>
        </w:r>
        <w:r w:rsidR="005511D5">
          <w:rPr>
            <w:noProof/>
          </w:rPr>
          <w:t>8</w:t>
        </w:r>
        <w:r>
          <w:fldChar w:fldCharType="end"/>
        </w:r>
      </w:p>
    </w:sdtContent>
  </w:sdt>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435D54" w14:textId="77777777" w:rsidR="00985D39" w:rsidRDefault="00985D39">
    <w:pPr>
      <w:pStyle w:val="AltBilgi"/>
    </w:pP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DE7261" w14:textId="77777777" w:rsidR="00985D39" w:rsidRDefault="00985D39">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867070"/>
      <w:docPartObj>
        <w:docPartGallery w:val="Page Numbers (Bottom of Page)"/>
        <w:docPartUnique/>
      </w:docPartObj>
    </w:sdtPr>
    <w:sdtEndPr/>
    <w:sdtContent>
      <w:p w14:paraId="5DD015FE" w14:textId="48D6F369" w:rsidR="00985D39" w:rsidRDefault="00985D39">
        <w:pPr>
          <w:pStyle w:val="AltBilgi"/>
          <w:jc w:val="center"/>
        </w:pPr>
        <w:r>
          <w:fldChar w:fldCharType="begin"/>
        </w:r>
        <w:r>
          <w:instrText>PAGE   \* MERGEFORMAT</w:instrText>
        </w:r>
        <w:r>
          <w:fldChar w:fldCharType="separate"/>
        </w:r>
        <w:r w:rsidR="005511D5">
          <w:rPr>
            <w:noProof/>
          </w:rPr>
          <w:t>ii</w:t>
        </w:r>
        <w:r>
          <w:fldChar w:fldCharType="end"/>
        </w:r>
      </w:p>
    </w:sdtContent>
  </w:sdt>
  <w:p w14:paraId="12E88EC9" w14:textId="77777777" w:rsidR="00985D39" w:rsidRDefault="00985D39">
    <w:pPr>
      <w:pStyle w:val="AltBilgi"/>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82ADC5" w14:textId="77777777" w:rsidR="00985D39" w:rsidRDefault="00985D39">
    <w:pPr>
      <w:pStyle w:val="AltBilgi"/>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269927"/>
      <w:docPartObj>
        <w:docPartGallery w:val="Page Numbers (Bottom of Page)"/>
        <w:docPartUnique/>
      </w:docPartObj>
    </w:sdtPr>
    <w:sdtEndPr/>
    <w:sdtContent>
      <w:p w14:paraId="40F3AAB4" w14:textId="1B0BBCD7" w:rsidR="00985D39" w:rsidRDefault="00985D39" w:rsidP="00905F60">
        <w:pPr>
          <w:pStyle w:val="AltBilgi"/>
          <w:jc w:val="center"/>
        </w:pPr>
        <w:r>
          <w:fldChar w:fldCharType="begin"/>
        </w:r>
        <w:r>
          <w:instrText>PAGE   \* MERGEFORMAT</w:instrText>
        </w:r>
        <w:r>
          <w:fldChar w:fldCharType="separate"/>
        </w:r>
        <w:r w:rsidR="005511D5">
          <w:rPr>
            <w:noProof/>
          </w:rPr>
          <w:t>iv</w:t>
        </w:r>
        <w:r>
          <w:fldChar w:fldCharType="end"/>
        </w:r>
      </w:p>
    </w:sdtContent>
  </w:sdt>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E8D06D" w14:textId="77777777" w:rsidR="00985D39" w:rsidRDefault="00985D39">
    <w:pPr>
      <w:pStyle w:val="AltBilgi"/>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E4CFC8" w14:textId="77777777" w:rsidR="00985D39" w:rsidRDefault="00985D39">
    <w:pPr>
      <w:pStyle w:val="AltBilgi"/>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0F2AD" w14:textId="77777777" w:rsidR="00985D39" w:rsidRDefault="00985D39" w:rsidP="002C7A25">
    <w:pPr>
      <w:pStyle w:val="AltBilgi"/>
      <w:tabs>
        <w:tab w:val="clear" w:pos="4536"/>
        <w:tab w:val="clear" w:pos="9072"/>
        <w:tab w:val="left" w:pos="1830"/>
      </w:tabs>
    </w:pPr>
    <w:r>
      <w:tab/>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0DE3AB" w14:textId="77777777" w:rsidR="00985D39" w:rsidRDefault="00985D39" w:rsidP="002C7A25">
    <w:pPr>
      <w:pStyle w:val="AltBilgi"/>
      <w:tabs>
        <w:tab w:val="clear" w:pos="4536"/>
        <w:tab w:val="clear" w:pos="9072"/>
        <w:tab w:val="left" w:pos="1830"/>
      </w:tabs>
    </w:pPr>
    <w:r>
      <w:tab/>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C31A37" w14:textId="77777777" w:rsidR="00C91CD7" w:rsidRDefault="00C91CD7">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533F91" w14:textId="77777777" w:rsidR="00D01584" w:rsidRDefault="00D01584" w:rsidP="003A6D83">
      <w:r>
        <w:separator/>
      </w:r>
    </w:p>
  </w:footnote>
  <w:footnote w:type="continuationSeparator" w:id="0">
    <w:p w14:paraId="35F02985" w14:textId="77777777" w:rsidR="00D01584" w:rsidRDefault="00D01584" w:rsidP="003A6D8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FBD2AA" w14:textId="77777777" w:rsidR="005D1E9A" w:rsidRDefault="005D1E9A" w:rsidP="005D1E9A">
    <w:pPr>
      <w:pStyle w:val="stBilgi"/>
      <w:tabs>
        <w:tab w:val="clear" w:pos="4536"/>
        <w:tab w:val="clear" w:pos="9072"/>
        <w:tab w:val="left" w:pos="7785"/>
      </w:tabs>
    </w:pPr>
    <w:r>
      <w:tab/>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AE21A0" w14:textId="77777777" w:rsidR="00985D39" w:rsidRDefault="00985D39">
    <w:pPr>
      <w:pStyle w:val="stBilgi"/>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A2219" w14:textId="77777777" w:rsidR="00985D39" w:rsidRDefault="00985D39">
    <w:pPr>
      <w:pStyle w:val="stBilgi"/>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DE2722" w14:textId="77777777" w:rsidR="00985D39" w:rsidRDefault="00985D39">
    <w:pPr>
      <w:pStyle w:val="stBilgi"/>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F51311" w14:textId="77777777" w:rsidR="00985D39" w:rsidRDefault="00985D39">
    <w:pPr>
      <w:pStyle w:val="stBilgi"/>
    </w:pP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057F92" w14:textId="77777777" w:rsidR="00C91CD7" w:rsidRDefault="00C91CD7">
    <w:pPr>
      <w:pStyle w:val="stBilgi"/>
    </w:pP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E2CB61" w14:textId="77777777" w:rsidR="00C91CD7" w:rsidRPr="00BE7798" w:rsidRDefault="00D01584" w:rsidP="00BE7798">
    <w:pPr>
      <w:pStyle w:val="stBilgi"/>
      <w:pBdr>
        <w:bottom w:val="single" w:sz="4" w:space="1" w:color="auto"/>
      </w:pBdr>
      <w:tabs>
        <w:tab w:val="clear" w:pos="4536"/>
        <w:tab w:val="clear" w:pos="9072"/>
      </w:tabs>
    </w:pPr>
    <w:sdt>
      <w:sdtPr>
        <w:id w:val="499703264"/>
        <w:comboBox>
          <w:listItem w:value="Bir öğe seçin."/>
          <w:listItem w:displayText="1. GİRİŞ" w:value="1. GİRİŞ"/>
          <w:listItem w:displayText="2. KURAMSAL TEMELLER VEYA KAYNAK ÖZETLERİ" w:value="2. KURAMSAL TEMELLER VEYA KAYNAK ÖZETLERİ"/>
        </w:comboBox>
      </w:sdtPr>
      <w:sdtEndPr/>
      <w:sdtContent>
        <w:r w:rsidR="00C91CD7">
          <w:t>1. GİRİŞ</w:t>
        </w:r>
      </w:sdtContent>
    </w:sdt>
    <w:r w:rsidR="00C91CD7">
      <w:tab/>
    </w:r>
    <w:r w:rsidR="00C91CD7">
      <w:tab/>
    </w:r>
    <w:r w:rsidR="00C91CD7">
      <w:tab/>
    </w:r>
    <w:r w:rsidR="00C91CD7">
      <w:tab/>
    </w:r>
    <w:r w:rsidR="00C91CD7">
      <w:tab/>
    </w:r>
    <w:r w:rsidR="00C91CD7">
      <w:tab/>
    </w:r>
    <w:r w:rsidR="00C91CD7">
      <w:tab/>
    </w:r>
    <w:r w:rsidR="00C91CD7">
      <w:tab/>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B279B2" w14:textId="77777777" w:rsidR="00C91CD7" w:rsidRDefault="00C91CD7">
    <w:pPr>
      <w:pStyle w:val="stBilgi"/>
    </w:pP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23132F" w14:textId="77777777" w:rsidR="00985D39" w:rsidRPr="00BE7798" w:rsidRDefault="00D01584" w:rsidP="00BE7798">
    <w:pPr>
      <w:pStyle w:val="stBilgi"/>
      <w:pBdr>
        <w:bottom w:val="single" w:sz="4" w:space="1" w:color="auto"/>
      </w:pBdr>
      <w:tabs>
        <w:tab w:val="clear" w:pos="4536"/>
        <w:tab w:val="clear" w:pos="9072"/>
      </w:tabs>
    </w:pPr>
    <w:sdt>
      <w:sdtPr>
        <w:id w:val="-591386158"/>
        <w:placeholder>
          <w:docPart w:val="DefaultPlaceholder_-1854013439"/>
        </w:placeholder>
        <w:comboBox>
          <w:listItem w:value="Bir öğe seçin."/>
          <w:listItem w:displayText="1. GİRİŞ" w:value="1. GİRİŞ"/>
          <w:listItem w:displayText="2. KURAMSAL TEMELLER VEYA KAYNAK ÖZETLERİ" w:value="2. KURAMSAL TEMELLER VEYA KAYNAK ÖZETLERİ"/>
        </w:comboBox>
      </w:sdtPr>
      <w:sdtEndPr/>
      <w:sdtContent>
        <w:r w:rsidR="00985D39">
          <w:t>1. GİRİŞ</w:t>
        </w:r>
      </w:sdtContent>
    </w:sdt>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933904" w14:textId="77777777" w:rsidR="00985D39" w:rsidRPr="00BE7798" w:rsidRDefault="00D01584" w:rsidP="00E507D6">
    <w:pPr>
      <w:pStyle w:val="stBilgi"/>
      <w:pBdr>
        <w:bottom w:val="single" w:sz="4" w:space="1" w:color="auto"/>
      </w:pBdr>
      <w:tabs>
        <w:tab w:val="clear" w:pos="4536"/>
        <w:tab w:val="clear" w:pos="9072"/>
      </w:tabs>
    </w:pPr>
    <w:sdt>
      <w:sdtPr>
        <w:id w:val="-1295139668"/>
        <w:comboBox>
          <w:listItem w:value="Bir öğe seçin."/>
          <w:listItem w:displayText="1. GİRİŞ" w:value="1. GİRİŞ"/>
          <w:listItem w:displayText="2. KAYNAK ÖZETLERİ" w:value="2. KAYNAK ÖZETLERİ"/>
        </w:comboBox>
      </w:sdtPr>
      <w:sdtEndPr/>
      <w:sdtContent>
        <w:r w:rsidR="00985D39">
          <w:t>2. KAYNAK ÖZETLERİ</w:t>
        </w:r>
      </w:sdtContent>
    </w:sdt>
  </w:p>
  <w:p w14:paraId="77FF2046" w14:textId="77777777" w:rsidR="00985D39" w:rsidRPr="00CF5FF7" w:rsidRDefault="00985D39" w:rsidP="00CF5FF7">
    <w:pPr>
      <w:pStyle w:val="stBilgi"/>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C6C657" w14:textId="77777777" w:rsidR="00985D39" w:rsidRPr="00BE7798" w:rsidRDefault="00D01584" w:rsidP="00BE7798">
    <w:pPr>
      <w:pStyle w:val="stBilgi"/>
      <w:pBdr>
        <w:bottom w:val="single" w:sz="4" w:space="1" w:color="auto"/>
      </w:pBdr>
      <w:tabs>
        <w:tab w:val="clear" w:pos="4536"/>
        <w:tab w:val="clear" w:pos="9072"/>
      </w:tabs>
    </w:pPr>
    <w:sdt>
      <w:sdtPr>
        <w:id w:val="-909005788"/>
        <w:comboBox>
          <w:listItem w:value="Bir öğe seçin."/>
          <w:listItem w:displayText="1. GİRİŞ" w:value="1. GİRİŞ"/>
          <w:listItem w:displayText="2. KAYNAK ÖZETLERİ" w:value="2. KAYNAK ÖZETLERİ"/>
        </w:comboBox>
      </w:sdtPr>
      <w:sdtEndPr/>
      <w:sdtContent>
        <w:r w:rsidR="00985D39">
          <w:t>2. KAYNAK ÖZETLERİ</w:t>
        </w:r>
      </w:sdtContent>
    </w:sdt>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FD05BC" w14:textId="77777777" w:rsidR="00985D39" w:rsidRDefault="00985D39">
    <w:pPr>
      <w:pStyle w:val="stBilgi"/>
    </w:pP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666E69" w14:textId="77777777" w:rsidR="00985D39" w:rsidRPr="00BE7798" w:rsidRDefault="00D01584" w:rsidP="00C11DF0">
    <w:pPr>
      <w:pStyle w:val="stBilgi"/>
      <w:pBdr>
        <w:bottom w:val="single" w:sz="4" w:space="1" w:color="auto"/>
      </w:pBdr>
      <w:tabs>
        <w:tab w:val="clear" w:pos="4536"/>
        <w:tab w:val="clear" w:pos="9072"/>
        <w:tab w:val="left" w:pos="709"/>
        <w:tab w:val="left" w:pos="1418"/>
        <w:tab w:val="left" w:pos="2127"/>
        <w:tab w:val="left" w:pos="2836"/>
        <w:tab w:val="left" w:pos="3545"/>
        <w:tab w:val="left" w:pos="4254"/>
        <w:tab w:val="left" w:pos="4963"/>
        <w:tab w:val="right" w:pos="8504"/>
      </w:tabs>
    </w:pPr>
    <w:sdt>
      <w:sdtPr>
        <w:id w:val="1038097460"/>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comboBox>
      </w:sdtPr>
      <w:sdtEndPr/>
      <w:sdtContent>
        <w:r w:rsidR="00C11DF0">
          <w:t>3. MATERYAL ve YÖNTEM</w:t>
        </w:r>
      </w:sdtContent>
    </w:sdt>
    <w:r w:rsidR="00985D39">
      <w:tab/>
    </w:r>
    <w:r w:rsidR="00985D39">
      <w:tab/>
    </w:r>
    <w:r w:rsidR="00985D39">
      <w:tab/>
    </w:r>
    <w:r w:rsidR="00C11DF0">
      <w:tab/>
    </w:r>
  </w:p>
  <w:p w14:paraId="00A69CB2" w14:textId="77777777" w:rsidR="00985D39" w:rsidRPr="00CF5FF7" w:rsidRDefault="00985D39" w:rsidP="00CF5FF7">
    <w:pPr>
      <w:pStyle w:val="stBilgi"/>
    </w:pP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8C7350" w14:textId="77777777" w:rsidR="00985D39" w:rsidRPr="00BE7798" w:rsidRDefault="00D01584" w:rsidP="00BE7798">
    <w:pPr>
      <w:pStyle w:val="stBilgi"/>
      <w:pBdr>
        <w:bottom w:val="single" w:sz="4" w:space="1" w:color="auto"/>
      </w:pBdr>
      <w:tabs>
        <w:tab w:val="clear" w:pos="4536"/>
        <w:tab w:val="clear" w:pos="9072"/>
      </w:tabs>
    </w:pPr>
    <w:sdt>
      <w:sdtPr>
        <w:id w:val="1826553902"/>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comboBox>
      </w:sdtPr>
      <w:sdtEndPr/>
      <w:sdtContent>
        <w:r w:rsidR="00985D39">
          <w:t>4. ARAŞTIRMA BULGULARI ve TARTIŞMA</w:t>
        </w:r>
      </w:sdtContent>
    </w:sdt>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04A82E" w14:textId="77777777" w:rsidR="00C11DF0" w:rsidRPr="00BE7798" w:rsidRDefault="00D01584" w:rsidP="00C11DF0">
    <w:pPr>
      <w:pStyle w:val="stBilgi"/>
      <w:pBdr>
        <w:bottom w:val="single" w:sz="4" w:space="1" w:color="auto"/>
      </w:pBdr>
      <w:tabs>
        <w:tab w:val="clear" w:pos="4536"/>
        <w:tab w:val="clear" w:pos="9072"/>
        <w:tab w:val="left" w:pos="709"/>
        <w:tab w:val="left" w:pos="1418"/>
        <w:tab w:val="left" w:pos="2127"/>
        <w:tab w:val="left" w:pos="2836"/>
        <w:tab w:val="left" w:pos="3545"/>
        <w:tab w:val="left" w:pos="4254"/>
        <w:tab w:val="left" w:pos="4963"/>
        <w:tab w:val="right" w:pos="8504"/>
      </w:tabs>
    </w:pPr>
    <w:sdt>
      <w:sdtPr>
        <w:id w:val="1089656788"/>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comboBox>
      </w:sdtPr>
      <w:sdtEndPr/>
      <w:sdtContent>
        <w:r w:rsidR="005C3AB2">
          <w:t>4. ARAŞTIRMA BULGULARI ve TARTIŞMA</w:t>
        </w:r>
      </w:sdtContent>
    </w:sdt>
    <w:r w:rsidR="005C3AB2">
      <w:tab/>
    </w:r>
  </w:p>
  <w:p w14:paraId="3AB4DA7B" w14:textId="77777777" w:rsidR="00C11DF0" w:rsidRPr="00CF5FF7" w:rsidRDefault="00C11DF0" w:rsidP="00CF5FF7">
    <w:pPr>
      <w:pStyle w:val="stBilgi"/>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B7917F" w14:textId="77777777" w:rsidR="00985D39" w:rsidRPr="00BE7798" w:rsidRDefault="00D01584" w:rsidP="00E507D6">
    <w:pPr>
      <w:pStyle w:val="stBilgi"/>
      <w:pBdr>
        <w:bottom w:val="single" w:sz="4" w:space="1" w:color="auto"/>
      </w:pBdr>
      <w:tabs>
        <w:tab w:val="clear" w:pos="4536"/>
        <w:tab w:val="clear" w:pos="9072"/>
      </w:tabs>
    </w:pPr>
    <w:sdt>
      <w:sdtPr>
        <w:id w:val="161899953"/>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listItem w:displayText="5. SONUÇ veya SONUÇ ve ÖNERİLER" w:value="5. SONUÇ veya SONUÇ ve ÖNERİLER"/>
        </w:comboBox>
      </w:sdtPr>
      <w:sdtEndPr/>
      <w:sdtContent>
        <w:r w:rsidR="00985D39">
          <w:t>5. SONUÇ ve ÖNERİLER</w:t>
        </w:r>
      </w:sdtContent>
    </w:sdt>
    <w:r w:rsidR="00985D39">
      <w:tab/>
    </w:r>
    <w:r w:rsidR="00985D39">
      <w:tab/>
    </w:r>
    <w:r w:rsidR="00985D39">
      <w:tab/>
    </w:r>
    <w:r w:rsidR="00985D39">
      <w:tab/>
    </w:r>
    <w:r w:rsidR="00985D39">
      <w:tab/>
    </w:r>
    <w:r w:rsidR="00985D39">
      <w:tab/>
    </w:r>
  </w:p>
  <w:p w14:paraId="66559A4A" w14:textId="77777777" w:rsidR="00985D39" w:rsidRPr="00CF5FF7" w:rsidRDefault="00985D39" w:rsidP="00CF5FF7">
    <w:pPr>
      <w:pStyle w:val="stBilgi"/>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D3A798" w14:textId="77777777" w:rsidR="00985D39" w:rsidRPr="00BE7798" w:rsidRDefault="00D01584" w:rsidP="00BE7798">
    <w:pPr>
      <w:pStyle w:val="stBilgi"/>
      <w:pBdr>
        <w:bottom w:val="single" w:sz="4" w:space="1" w:color="auto"/>
      </w:pBdr>
      <w:tabs>
        <w:tab w:val="clear" w:pos="4536"/>
        <w:tab w:val="clear" w:pos="9072"/>
      </w:tabs>
    </w:pPr>
    <w:sdt>
      <w:sdtPr>
        <w:id w:val="-1559543580"/>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listItem w:displayText="5. SONUÇ veya SONUÇ ve ÖNERİLER" w:value="5. SONUÇ veya SONUÇ ve ÖNERİLER"/>
        </w:comboBox>
      </w:sdtPr>
      <w:sdtEndPr/>
      <w:sdtContent>
        <w:r w:rsidR="00985D39">
          <w:t>5. SONUÇ ve ÖNERİLER</w:t>
        </w:r>
      </w:sdtContent>
    </w:sdt>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BEDFE0" w14:textId="77777777" w:rsidR="00985D39" w:rsidRDefault="00985D39">
    <w:pPr>
      <w:pStyle w:val="stBilgi"/>
    </w:pP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D3027E" w14:textId="77777777" w:rsidR="00985D39" w:rsidRPr="00BE7798" w:rsidRDefault="00985D39" w:rsidP="00BE7798">
    <w:pPr>
      <w:pStyle w:val="stBilgi"/>
    </w:pP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8529BC" w14:textId="77777777" w:rsidR="00985D39" w:rsidRDefault="00985D39">
    <w:pPr>
      <w:pStyle w:val="stBilgi"/>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69E241" w14:textId="77777777" w:rsidR="00985D39" w:rsidRPr="006F7C95" w:rsidRDefault="00985D39" w:rsidP="006F7C95">
    <w:pPr>
      <w:pStyle w:val="stBilgi"/>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C38297" w14:textId="77777777" w:rsidR="00985D39" w:rsidRDefault="00985D39">
    <w:pPr>
      <w:pStyle w:val="stBilgi"/>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AC3166" w14:textId="77777777" w:rsidR="00985D39" w:rsidRDefault="00985D39">
    <w:pPr>
      <w:pStyle w:val="stBilgi"/>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3B7449" w14:textId="77777777" w:rsidR="00985D39" w:rsidRDefault="00985D39">
    <w:pPr>
      <w:pStyle w:val="stBilgi"/>
    </w:pPr>
    <w:r>
      <w:t>EK 5 Özet/Abstract</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158533" w14:textId="77777777" w:rsidR="00985D39" w:rsidRDefault="00985D39">
    <w:pPr>
      <w:pStyle w:val="stBilgi"/>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32960D" w14:textId="77777777" w:rsidR="00985D39" w:rsidRDefault="00985D39">
    <w:pPr>
      <w:pStyle w:val="stBilgi"/>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543BA5" w14:textId="77777777" w:rsidR="00985D39" w:rsidRDefault="00985D39">
    <w:pPr>
      <w:pStyle w:val="stBilgi"/>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9D53FE" w14:textId="77777777" w:rsidR="00985D39" w:rsidRDefault="00985D39">
    <w:pPr>
      <w:pStyle w:val="stBilgi"/>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319726E"/>
    <w:multiLevelType w:val="hybridMultilevel"/>
    <w:tmpl w:val="6B981DD4"/>
    <w:lvl w:ilvl="0" w:tplc="A20ADA10">
      <w:start w:val="1"/>
      <w:numFmt w:val="bullet"/>
      <w:lvlText w:val="•"/>
      <w:lvlJc w:val="left"/>
      <w:pPr>
        <w:tabs>
          <w:tab w:val="num" w:pos="720"/>
        </w:tabs>
        <w:ind w:left="720" w:hanging="360"/>
      </w:pPr>
      <w:rPr>
        <w:rFonts w:ascii="Times New Roman" w:hAnsi="Times New Roman" w:hint="default"/>
      </w:rPr>
    </w:lvl>
    <w:lvl w:ilvl="1" w:tplc="41445BE8" w:tentative="1">
      <w:start w:val="1"/>
      <w:numFmt w:val="bullet"/>
      <w:lvlText w:val="•"/>
      <w:lvlJc w:val="left"/>
      <w:pPr>
        <w:tabs>
          <w:tab w:val="num" w:pos="1440"/>
        </w:tabs>
        <w:ind w:left="1440" w:hanging="360"/>
      </w:pPr>
      <w:rPr>
        <w:rFonts w:ascii="Times New Roman" w:hAnsi="Times New Roman" w:hint="default"/>
      </w:rPr>
    </w:lvl>
    <w:lvl w:ilvl="2" w:tplc="644C157C" w:tentative="1">
      <w:start w:val="1"/>
      <w:numFmt w:val="bullet"/>
      <w:lvlText w:val="•"/>
      <w:lvlJc w:val="left"/>
      <w:pPr>
        <w:tabs>
          <w:tab w:val="num" w:pos="2160"/>
        </w:tabs>
        <w:ind w:left="2160" w:hanging="360"/>
      </w:pPr>
      <w:rPr>
        <w:rFonts w:ascii="Times New Roman" w:hAnsi="Times New Roman" w:hint="default"/>
      </w:rPr>
    </w:lvl>
    <w:lvl w:ilvl="3" w:tplc="B3ECD100" w:tentative="1">
      <w:start w:val="1"/>
      <w:numFmt w:val="bullet"/>
      <w:lvlText w:val="•"/>
      <w:lvlJc w:val="left"/>
      <w:pPr>
        <w:tabs>
          <w:tab w:val="num" w:pos="2880"/>
        </w:tabs>
        <w:ind w:left="2880" w:hanging="360"/>
      </w:pPr>
      <w:rPr>
        <w:rFonts w:ascii="Times New Roman" w:hAnsi="Times New Roman" w:hint="default"/>
      </w:rPr>
    </w:lvl>
    <w:lvl w:ilvl="4" w:tplc="73AE5B14" w:tentative="1">
      <w:start w:val="1"/>
      <w:numFmt w:val="bullet"/>
      <w:lvlText w:val="•"/>
      <w:lvlJc w:val="left"/>
      <w:pPr>
        <w:tabs>
          <w:tab w:val="num" w:pos="3600"/>
        </w:tabs>
        <w:ind w:left="3600" w:hanging="360"/>
      </w:pPr>
      <w:rPr>
        <w:rFonts w:ascii="Times New Roman" w:hAnsi="Times New Roman" w:hint="default"/>
      </w:rPr>
    </w:lvl>
    <w:lvl w:ilvl="5" w:tplc="9BD6ECC2" w:tentative="1">
      <w:start w:val="1"/>
      <w:numFmt w:val="bullet"/>
      <w:lvlText w:val="•"/>
      <w:lvlJc w:val="left"/>
      <w:pPr>
        <w:tabs>
          <w:tab w:val="num" w:pos="4320"/>
        </w:tabs>
        <w:ind w:left="4320" w:hanging="360"/>
      </w:pPr>
      <w:rPr>
        <w:rFonts w:ascii="Times New Roman" w:hAnsi="Times New Roman" w:hint="default"/>
      </w:rPr>
    </w:lvl>
    <w:lvl w:ilvl="6" w:tplc="693205AE" w:tentative="1">
      <w:start w:val="1"/>
      <w:numFmt w:val="bullet"/>
      <w:lvlText w:val="•"/>
      <w:lvlJc w:val="left"/>
      <w:pPr>
        <w:tabs>
          <w:tab w:val="num" w:pos="5040"/>
        </w:tabs>
        <w:ind w:left="5040" w:hanging="360"/>
      </w:pPr>
      <w:rPr>
        <w:rFonts w:ascii="Times New Roman" w:hAnsi="Times New Roman" w:hint="default"/>
      </w:rPr>
    </w:lvl>
    <w:lvl w:ilvl="7" w:tplc="257C6880" w:tentative="1">
      <w:start w:val="1"/>
      <w:numFmt w:val="bullet"/>
      <w:lvlText w:val="•"/>
      <w:lvlJc w:val="left"/>
      <w:pPr>
        <w:tabs>
          <w:tab w:val="num" w:pos="5760"/>
        </w:tabs>
        <w:ind w:left="5760" w:hanging="360"/>
      </w:pPr>
      <w:rPr>
        <w:rFonts w:ascii="Times New Roman" w:hAnsi="Times New Roman" w:hint="default"/>
      </w:rPr>
    </w:lvl>
    <w:lvl w:ilvl="8" w:tplc="5816A060"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9"/>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7B44"/>
    <w:rsid w:val="0000232C"/>
    <w:rsid w:val="00030028"/>
    <w:rsid w:val="000339EA"/>
    <w:rsid w:val="000404B7"/>
    <w:rsid w:val="00040A24"/>
    <w:rsid w:val="000421AD"/>
    <w:rsid w:val="00043670"/>
    <w:rsid w:val="000539A5"/>
    <w:rsid w:val="00057A14"/>
    <w:rsid w:val="00060006"/>
    <w:rsid w:val="0006192A"/>
    <w:rsid w:val="0006429C"/>
    <w:rsid w:val="00064EBF"/>
    <w:rsid w:val="000651C2"/>
    <w:rsid w:val="00065E1F"/>
    <w:rsid w:val="00072AF8"/>
    <w:rsid w:val="00093492"/>
    <w:rsid w:val="0009610F"/>
    <w:rsid w:val="000B63FD"/>
    <w:rsid w:val="000C2707"/>
    <w:rsid w:val="000D4830"/>
    <w:rsid w:val="000D7907"/>
    <w:rsid w:val="000E4CA2"/>
    <w:rsid w:val="000F0883"/>
    <w:rsid w:val="000F45A0"/>
    <w:rsid w:val="00130F48"/>
    <w:rsid w:val="00134DBE"/>
    <w:rsid w:val="0013649C"/>
    <w:rsid w:val="00136B89"/>
    <w:rsid w:val="00142E70"/>
    <w:rsid w:val="0015154D"/>
    <w:rsid w:val="00181266"/>
    <w:rsid w:val="00182EC1"/>
    <w:rsid w:val="00183EF8"/>
    <w:rsid w:val="00184252"/>
    <w:rsid w:val="001A15C4"/>
    <w:rsid w:val="001A2A15"/>
    <w:rsid w:val="001A2BB0"/>
    <w:rsid w:val="001A5B26"/>
    <w:rsid w:val="001B633A"/>
    <w:rsid w:val="001C0293"/>
    <w:rsid w:val="001C3C08"/>
    <w:rsid w:val="001D4AAA"/>
    <w:rsid w:val="001F0484"/>
    <w:rsid w:val="0020484A"/>
    <w:rsid w:val="00204ADE"/>
    <w:rsid w:val="00214CAF"/>
    <w:rsid w:val="002216E8"/>
    <w:rsid w:val="0022684A"/>
    <w:rsid w:val="00226C97"/>
    <w:rsid w:val="0024485C"/>
    <w:rsid w:val="0025411A"/>
    <w:rsid w:val="00267B44"/>
    <w:rsid w:val="002774E9"/>
    <w:rsid w:val="00291C10"/>
    <w:rsid w:val="002971D8"/>
    <w:rsid w:val="002A135B"/>
    <w:rsid w:val="002A46ED"/>
    <w:rsid w:val="002A60D5"/>
    <w:rsid w:val="002C7A25"/>
    <w:rsid w:val="002D267F"/>
    <w:rsid w:val="002D4B37"/>
    <w:rsid w:val="002E005E"/>
    <w:rsid w:val="002E27FA"/>
    <w:rsid w:val="002E69A8"/>
    <w:rsid w:val="002E6EEB"/>
    <w:rsid w:val="002F2964"/>
    <w:rsid w:val="00300C5F"/>
    <w:rsid w:val="00304E75"/>
    <w:rsid w:val="00324A64"/>
    <w:rsid w:val="00326F3A"/>
    <w:rsid w:val="0032708D"/>
    <w:rsid w:val="00330A37"/>
    <w:rsid w:val="00335739"/>
    <w:rsid w:val="0033617B"/>
    <w:rsid w:val="003366BD"/>
    <w:rsid w:val="00356F96"/>
    <w:rsid w:val="00372A71"/>
    <w:rsid w:val="00382793"/>
    <w:rsid w:val="003848A3"/>
    <w:rsid w:val="00387596"/>
    <w:rsid w:val="00391782"/>
    <w:rsid w:val="003A1B90"/>
    <w:rsid w:val="003A4917"/>
    <w:rsid w:val="003A6D83"/>
    <w:rsid w:val="003B15A3"/>
    <w:rsid w:val="003C428C"/>
    <w:rsid w:val="003E35F9"/>
    <w:rsid w:val="003E4FA5"/>
    <w:rsid w:val="003F178F"/>
    <w:rsid w:val="003F6CCB"/>
    <w:rsid w:val="003F7731"/>
    <w:rsid w:val="004013F7"/>
    <w:rsid w:val="00404202"/>
    <w:rsid w:val="00410412"/>
    <w:rsid w:val="00420C0D"/>
    <w:rsid w:val="004266F6"/>
    <w:rsid w:val="00430019"/>
    <w:rsid w:val="0043347B"/>
    <w:rsid w:val="00433929"/>
    <w:rsid w:val="00435665"/>
    <w:rsid w:val="00446663"/>
    <w:rsid w:val="00467EBF"/>
    <w:rsid w:val="004719D1"/>
    <w:rsid w:val="00475005"/>
    <w:rsid w:val="00481B9A"/>
    <w:rsid w:val="004832BC"/>
    <w:rsid w:val="004963E6"/>
    <w:rsid w:val="004A519A"/>
    <w:rsid w:val="004B6614"/>
    <w:rsid w:val="004E19D5"/>
    <w:rsid w:val="004E6C57"/>
    <w:rsid w:val="00501F01"/>
    <w:rsid w:val="00522974"/>
    <w:rsid w:val="00525661"/>
    <w:rsid w:val="00527A9A"/>
    <w:rsid w:val="00530263"/>
    <w:rsid w:val="005511D5"/>
    <w:rsid w:val="005564D9"/>
    <w:rsid w:val="00582098"/>
    <w:rsid w:val="005944DF"/>
    <w:rsid w:val="005C3AB2"/>
    <w:rsid w:val="005D1E9A"/>
    <w:rsid w:val="005E0A6D"/>
    <w:rsid w:val="006100BE"/>
    <w:rsid w:val="00632919"/>
    <w:rsid w:val="00632973"/>
    <w:rsid w:val="006449E5"/>
    <w:rsid w:val="0064693E"/>
    <w:rsid w:val="006514BA"/>
    <w:rsid w:val="00657FE9"/>
    <w:rsid w:val="006636A0"/>
    <w:rsid w:val="00672837"/>
    <w:rsid w:val="006762E1"/>
    <w:rsid w:val="006800B1"/>
    <w:rsid w:val="006825AA"/>
    <w:rsid w:val="006856E1"/>
    <w:rsid w:val="006A6660"/>
    <w:rsid w:val="006D5157"/>
    <w:rsid w:val="006F19CE"/>
    <w:rsid w:val="006F2FED"/>
    <w:rsid w:val="006F7C95"/>
    <w:rsid w:val="00731101"/>
    <w:rsid w:val="007329A1"/>
    <w:rsid w:val="00733BDA"/>
    <w:rsid w:val="007462A1"/>
    <w:rsid w:val="0075623C"/>
    <w:rsid w:val="00765C13"/>
    <w:rsid w:val="00783A21"/>
    <w:rsid w:val="00784570"/>
    <w:rsid w:val="00790907"/>
    <w:rsid w:val="0079563F"/>
    <w:rsid w:val="007D4E67"/>
    <w:rsid w:val="007F16B9"/>
    <w:rsid w:val="00804BCB"/>
    <w:rsid w:val="0081086B"/>
    <w:rsid w:val="0081612C"/>
    <w:rsid w:val="00832A1A"/>
    <w:rsid w:val="008402DF"/>
    <w:rsid w:val="00860EA0"/>
    <w:rsid w:val="0087193F"/>
    <w:rsid w:val="00876658"/>
    <w:rsid w:val="0088261B"/>
    <w:rsid w:val="008943EC"/>
    <w:rsid w:val="00896E1E"/>
    <w:rsid w:val="008B36E9"/>
    <w:rsid w:val="008D173D"/>
    <w:rsid w:val="008E4C84"/>
    <w:rsid w:val="008E798A"/>
    <w:rsid w:val="008F3155"/>
    <w:rsid w:val="00902F41"/>
    <w:rsid w:val="00905F60"/>
    <w:rsid w:val="00911A74"/>
    <w:rsid w:val="00924541"/>
    <w:rsid w:val="00927866"/>
    <w:rsid w:val="00937A25"/>
    <w:rsid w:val="00985D39"/>
    <w:rsid w:val="00997FAE"/>
    <w:rsid w:val="009A7F1B"/>
    <w:rsid w:val="009B0D86"/>
    <w:rsid w:val="009C18AA"/>
    <w:rsid w:val="009C4478"/>
    <w:rsid w:val="009D1137"/>
    <w:rsid w:val="009E6F93"/>
    <w:rsid w:val="009F1EED"/>
    <w:rsid w:val="009F212E"/>
    <w:rsid w:val="00A01139"/>
    <w:rsid w:val="00A05CEF"/>
    <w:rsid w:val="00A16B58"/>
    <w:rsid w:val="00A36E35"/>
    <w:rsid w:val="00A55D51"/>
    <w:rsid w:val="00A671E7"/>
    <w:rsid w:val="00A74E1C"/>
    <w:rsid w:val="00A767E4"/>
    <w:rsid w:val="00A77765"/>
    <w:rsid w:val="00A90D9C"/>
    <w:rsid w:val="00A90F05"/>
    <w:rsid w:val="00A968A3"/>
    <w:rsid w:val="00AC1B35"/>
    <w:rsid w:val="00AC1C55"/>
    <w:rsid w:val="00AC24CC"/>
    <w:rsid w:val="00AE5774"/>
    <w:rsid w:val="00AE6D89"/>
    <w:rsid w:val="00AE7AFF"/>
    <w:rsid w:val="00AF3565"/>
    <w:rsid w:val="00AF5253"/>
    <w:rsid w:val="00B146FD"/>
    <w:rsid w:val="00B211C9"/>
    <w:rsid w:val="00B44961"/>
    <w:rsid w:val="00B4575D"/>
    <w:rsid w:val="00B700F8"/>
    <w:rsid w:val="00B83AA4"/>
    <w:rsid w:val="00B935CA"/>
    <w:rsid w:val="00B95207"/>
    <w:rsid w:val="00B9541B"/>
    <w:rsid w:val="00B97A05"/>
    <w:rsid w:val="00BA1C81"/>
    <w:rsid w:val="00BA3B08"/>
    <w:rsid w:val="00BA4378"/>
    <w:rsid w:val="00BB2983"/>
    <w:rsid w:val="00BC008A"/>
    <w:rsid w:val="00BC455B"/>
    <w:rsid w:val="00BC5D18"/>
    <w:rsid w:val="00BD4BAA"/>
    <w:rsid w:val="00BE7798"/>
    <w:rsid w:val="00C00B20"/>
    <w:rsid w:val="00C01882"/>
    <w:rsid w:val="00C0595F"/>
    <w:rsid w:val="00C11DF0"/>
    <w:rsid w:val="00C12F5A"/>
    <w:rsid w:val="00C17719"/>
    <w:rsid w:val="00C23189"/>
    <w:rsid w:val="00C51417"/>
    <w:rsid w:val="00C75A61"/>
    <w:rsid w:val="00C83EEC"/>
    <w:rsid w:val="00C919D0"/>
    <w:rsid w:val="00C91CD7"/>
    <w:rsid w:val="00CA52F9"/>
    <w:rsid w:val="00CB59E8"/>
    <w:rsid w:val="00CB60EC"/>
    <w:rsid w:val="00CE5B68"/>
    <w:rsid w:val="00CF5FF7"/>
    <w:rsid w:val="00D01584"/>
    <w:rsid w:val="00D25987"/>
    <w:rsid w:val="00D328BD"/>
    <w:rsid w:val="00D53477"/>
    <w:rsid w:val="00D5465D"/>
    <w:rsid w:val="00D606C8"/>
    <w:rsid w:val="00D62356"/>
    <w:rsid w:val="00D6625F"/>
    <w:rsid w:val="00D95244"/>
    <w:rsid w:val="00DA28E1"/>
    <w:rsid w:val="00DA3415"/>
    <w:rsid w:val="00DB2EE2"/>
    <w:rsid w:val="00DB57E1"/>
    <w:rsid w:val="00DB7F14"/>
    <w:rsid w:val="00DC3249"/>
    <w:rsid w:val="00DF0BD2"/>
    <w:rsid w:val="00E043CD"/>
    <w:rsid w:val="00E20C82"/>
    <w:rsid w:val="00E21818"/>
    <w:rsid w:val="00E25B89"/>
    <w:rsid w:val="00E507D6"/>
    <w:rsid w:val="00E7593A"/>
    <w:rsid w:val="00E97A89"/>
    <w:rsid w:val="00E97CF7"/>
    <w:rsid w:val="00EB0299"/>
    <w:rsid w:val="00EB674D"/>
    <w:rsid w:val="00ED6FC5"/>
    <w:rsid w:val="00EE56CB"/>
    <w:rsid w:val="00F01AC0"/>
    <w:rsid w:val="00F02967"/>
    <w:rsid w:val="00F05BEA"/>
    <w:rsid w:val="00F06CF8"/>
    <w:rsid w:val="00F15938"/>
    <w:rsid w:val="00F220D0"/>
    <w:rsid w:val="00F22C26"/>
    <w:rsid w:val="00F26141"/>
    <w:rsid w:val="00F5077E"/>
    <w:rsid w:val="00F50FBB"/>
    <w:rsid w:val="00F51F1F"/>
    <w:rsid w:val="00F55964"/>
    <w:rsid w:val="00F7283E"/>
    <w:rsid w:val="00F800C0"/>
    <w:rsid w:val="00F90056"/>
    <w:rsid w:val="00F968CD"/>
    <w:rsid w:val="00FA6E99"/>
    <w:rsid w:val="00FB0ECF"/>
    <w:rsid w:val="00FB154C"/>
    <w:rsid w:val="00FB4556"/>
    <w:rsid w:val="00FB7B86"/>
    <w:rsid w:val="00FD2F1F"/>
    <w:rsid w:val="00FE1116"/>
    <w:rsid w:val="00FE1793"/>
    <w:rsid w:val="00FE4170"/>
    <w:rsid w:val="00FF554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515E1C"/>
  <w15:chartTrackingRefBased/>
  <w15:docId w15:val="{592FA8C7-0C17-4A2C-A768-4AEFC4AF6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7B44"/>
    <w:pPr>
      <w:spacing w:after="0" w:line="240" w:lineRule="auto"/>
    </w:pPr>
    <w:rPr>
      <w:rFonts w:ascii="Times New Roman" w:eastAsia="Times New Roman" w:hAnsi="Times New Roman" w:cs="Times New Roman"/>
      <w:sz w:val="24"/>
      <w:szCs w:val="24"/>
      <w:lang w:eastAsia="tr-TR"/>
    </w:rPr>
  </w:style>
  <w:style w:type="paragraph" w:styleId="Balk1">
    <w:name w:val="heading 1"/>
    <w:basedOn w:val="Normal"/>
    <w:next w:val="Normal"/>
    <w:link w:val="Balk1Char"/>
    <w:uiPriority w:val="9"/>
    <w:qFormat/>
    <w:rsid w:val="00387596"/>
    <w:pPr>
      <w:keepNext/>
      <w:keepLines/>
      <w:spacing w:after="480" w:line="360" w:lineRule="auto"/>
      <w:jc w:val="center"/>
      <w:outlineLvl w:val="0"/>
    </w:pPr>
    <w:rPr>
      <w:rFonts w:eastAsiaTheme="majorEastAsia" w:cstheme="majorBidi"/>
      <w:b/>
      <w:szCs w:val="32"/>
      <w:lang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yknormal">
    <w:name w:val="yknormal"/>
    <w:basedOn w:val="Normal"/>
    <w:rsid w:val="00267B44"/>
    <w:pPr>
      <w:tabs>
        <w:tab w:val="left" w:pos="567"/>
      </w:tabs>
      <w:overflowPunct w:val="0"/>
      <w:autoSpaceDE w:val="0"/>
      <w:autoSpaceDN w:val="0"/>
      <w:adjustRightInd w:val="0"/>
      <w:spacing w:after="120" w:line="360" w:lineRule="atLeast"/>
      <w:jc w:val="both"/>
      <w:textAlignment w:val="baseline"/>
    </w:pPr>
    <w:rPr>
      <w:szCs w:val="20"/>
    </w:rPr>
  </w:style>
  <w:style w:type="paragraph" w:customStyle="1" w:styleId="yknormals">
    <w:name w:val="yknormals"/>
    <w:basedOn w:val="yknormal"/>
    <w:next w:val="yknormal"/>
    <w:rsid w:val="00267B44"/>
    <w:pPr>
      <w:spacing w:after="240"/>
    </w:pPr>
  </w:style>
  <w:style w:type="paragraph" w:customStyle="1" w:styleId="yknbaslik">
    <w:name w:val="yknbaslik"/>
    <w:basedOn w:val="Normal"/>
    <w:rsid w:val="00267B44"/>
    <w:pPr>
      <w:keepNext/>
      <w:widowControl w:val="0"/>
      <w:overflowPunct w:val="0"/>
      <w:autoSpaceDE w:val="0"/>
      <w:autoSpaceDN w:val="0"/>
      <w:adjustRightInd w:val="0"/>
      <w:spacing w:after="240" w:line="360" w:lineRule="atLeast"/>
      <w:jc w:val="center"/>
      <w:textAlignment w:val="baseline"/>
    </w:pPr>
    <w:rPr>
      <w:b/>
      <w:sz w:val="26"/>
      <w:szCs w:val="20"/>
    </w:rPr>
  </w:style>
  <w:style w:type="paragraph" w:styleId="stBilgi">
    <w:name w:val="header"/>
    <w:basedOn w:val="Normal"/>
    <w:link w:val="stBilgiChar"/>
    <w:uiPriority w:val="99"/>
    <w:unhideWhenUsed/>
    <w:rsid w:val="003A6D83"/>
    <w:pPr>
      <w:tabs>
        <w:tab w:val="center" w:pos="4536"/>
        <w:tab w:val="right" w:pos="9072"/>
      </w:tabs>
    </w:pPr>
  </w:style>
  <w:style w:type="character" w:customStyle="1" w:styleId="stBilgiChar">
    <w:name w:val="Üst Bilgi Char"/>
    <w:basedOn w:val="VarsaylanParagrafYazTipi"/>
    <w:link w:val="stBilgi"/>
    <w:uiPriority w:val="99"/>
    <w:rsid w:val="003A6D83"/>
    <w:rPr>
      <w:rFonts w:ascii="Times New Roman" w:eastAsia="Times New Roman" w:hAnsi="Times New Roman" w:cs="Times New Roman"/>
      <w:sz w:val="24"/>
      <w:szCs w:val="24"/>
      <w:lang w:eastAsia="tr-TR"/>
    </w:rPr>
  </w:style>
  <w:style w:type="paragraph" w:styleId="AltBilgi">
    <w:name w:val="footer"/>
    <w:basedOn w:val="Normal"/>
    <w:link w:val="AltBilgiChar"/>
    <w:uiPriority w:val="99"/>
    <w:unhideWhenUsed/>
    <w:rsid w:val="003A6D83"/>
    <w:pPr>
      <w:tabs>
        <w:tab w:val="center" w:pos="4536"/>
        <w:tab w:val="right" w:pos="9072"/>
      </w:tabs>
    </w:pPr>
  </w:style>
  <w:style w:type="character" w:customStyle="1" w:styleId="AltBilgiChar">
    <w:name w:val="Alt Bilgi Char"/>
    <w:basedOn w:val="VarsaylanParagrafYazTipi"/>
    <w:link w:val="AltBilgi"/>
    <w:uiPriority w:val="99"/>
    <w:rsid w:val="003A6D83"/>
    <w:rPr>
      <w:rFonts w:ascii="Times New Roman" w:eastAsia="Times New Roman" w:hAnsi="Times New Roman" w:cs="Times New Roman"/>
      <w:sz w:val="24"/>
      <w:szCs w:val="24"/>
      <w:lang w:eastAsia="tr-TR"/>
    </w:rPr>
  </w:style>
  <w:style w:type="character" w:customStyle="1" w:styleId="Balk1Char">
    <w:name w:val="Başlık 1 Char"/>
    <w:basedOn w:val="VarsaylanParagrafYazTipi"/>
    <w:link w:val="Balk1"/>
    <w:uiPriority w:val="9"/>
    <w:rsid w:val="00387596"/>
    <w:rPr>
      <w:rFonts w:ascii="Times New Roman" w:eastAsiaTheme="majorEastAsia" w:hAnsi="Times New Roman" w:cstheme="majorBidi"/>
      <w:b/>
      <w:sz w:val="24"/>
      <w:szCs w:val="32"/>
    </w:rPr>
  </w:style>
  <w:style w:type="character" w:styleId="Kpr">
    <w:name w:val="Hyperlink"/>
    <w:basedOn w:val="VarsaylanParagrafYazTipi"/>
    <w:uiPriority w:val="99"/>
    <w:unhideWhenUsed/>
    <w:rsid w:val="00905F60"/>
    <w:rPr>
      <w:color w:val="0000FF"/>
      <w:u w:val="single"/>
    </w:rPr>
  </w:style>
  <w:style w:type="paragraph" w:styleId="ekillerTablosu">
    <w:name w:val="table of figures"/>
    <w:basedOn w:val="Normal"/>
    <w:next w:val="Normal"/>
    <w:uiPriority w:val="99"/>
    <w:unhideWhenUsed/>
    <w:rsid w:val="00905F60"/>
    <w:pPr>
      <w:spacing w:line="360" w:lineRule="auto"/>
      <w:ind w:left="480" w:hanging="480"/>
    </w:pPr>
    <w:rPr>
      <w:rFonts w:asciiTheme="minorHAnsi" w:hAnsiTheme="minorHAnsi"/>
      <w:b/>
      <w:bCs/>
      <w:sz w:val="20"/>
      <w:szCs w:val="20"/>
    </w:rPr>
  </w:style>
  <w:style w:type="paragraph" w:customStyle="1" w:styleId="ykekbasligi">
    <w:name w:val="ykekbasligi"/>
    <w:basedOn w:val="Normal"/>
    <w:rsid w:val="00905F60"/>
    <w:pPr>
      <w:keepNext/>
      <w:pageBreakBefore/>
      <w:widowControl w:val="0"/>
      <w:overflowPunct w:val="0"/>
      <w:autoSpaceDE w:val="0"/>
      <w:autoSpaceDN w:val="0"/>
      <w:adjustRightInd w:val="0"/>
      <w:spacing w:after="360" w:line="360" w:lineRule="atLeast"/>
      <w:jc w:val="center"/>
      <w:textAlignment w:val="baseline"/>
    </w:pPr>
    <w:rPr>
      <w:b/>
      <w:sz w:val="26"/>
      <w:szCs w:val="20"/>
    </w:rPr>
  </w:style>
  <w:style w:type="paragraph" w:customStyle="1" w:styleId="yksimgecon">
    <w:name w:val="yksimgecon"/>
    <w:basedOn w:val="Normal"/>
    <w:rsid w:val="00905F60"/>
    <w:pPr>
      <w:tabs>
        <w:tab w:val="left" w:pos="1701"/>
      </w:tabs>
      <w:overflowPunct w:val="0"/>
      <w:autoSpaceDE w:val="0"/>
      <w:autoSpaceDN w:val="0"/>
      <w:adjustRightInd w:val="0"/>
      <w:spacing w:after="240" w:line="240" w:lineRule="atLeast"/>
      <w:jc w:val="both"/>
      <w:textAlignment w:val="baseline"/>
    </w:pPr>
    <w:rPr>
      <w:szCs w:val="20"/>
    </w:rPr>
  </w:style>
  <w:style w:type="paragraph" w:styleId="SonnotMetni">
    <w:name w:val="endnote text"/>
    <w:basedOn w:val="Normal"/>
    <w:link w:val="SonnotMetniChar"/>
    <w:semiHidden/>
    <w:rsid w:val="00905F60"/>
    <w:rPr>
      <w:sz w:val="20"/>
      <w:szCs w:val="20"/>
    </w:rPr>
  </w:style>
  <w:style w:type="character" w:customStyle="1" w:styleId="SonnotMetniChar">
    <w:name w:val="Sonnot Metni Char"/>
    <w:basedOn w:val="VarsaylanParagrafYazTipi"/>
    <w:link w:val="SonnotMetni"/>
    <w:semiHidden/>
    <w:rsid w:val="00905F60"/>
    <w:rPr>
      <w:rFonts w:ascii="Times New Roman" w:eastAsia="Times New Roman" w:hAnsi="Times New Roman" w:cs="Times New Roman"/>
      <w:sz w:val="20"/>
      <w:szCs w:val="20"/>
      <w:lang w:eastAsia="tr-TR"/>
    </w:rPr>
  </w:style>
  <w:style w:type="paragraph" w:customStyle="1" w:styleId="Default">
    <w:name w:val="Default"/>
    <w:rsid w:val="00905F60"/>
    <w:pPr>
      <w:autoSpaceDE w:val="0"/>
      <w:autoSpaceDN w:val="0"/>
      <w:adjustRightInd w:val="0"/>
      <w:spacing w:after="0" w:line="240" w:lineRule="auto"/>
    </w:pPr>
    <w:rPr>
      <w:rFonts w:ascii="Times New Roman" w:eastAsia="Times New Roman" w:hAnsi="Times New Roman" w:cs="Times New Roman"/>
      <w:color w:val="000000"/>
      <w:sz w:val="24"/>
      <w:szCs w:val="24"/>
      <w:lang w:eastAsia="tr-TR"/>
    </w:rPr>
  </w:style>
  <w:style w:type="table" w:styleId="TabloKlavuzu">
    <w:name w:val="Table Grid"/>
    <w:basedOn w:val="NormalTablo"/>
    <w:rsid w:val="00905F60"/>
    <w:pPr>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BE7798"/>
    <w:rPr>
      <w:color w:val="808080"/>
    </w:rPr>
  </w:style>
  <w:style w:type="paragraph" w:styleId="T2">
    <w:name w:val="toc 2"/>
    <w:basedOn w:val="Normal"/>
    <w:next w:val="Normal"/>
    <w:autoRedefine/>
    <w:uiPriority w:val="39"/>
    <w:unhideWhenUsed/>
    <w:rsid w:val="0081612C"/>
    <w:pPr>
      <w:spacing w:after="100"/>
      <w:ind w:left="240"/>
    </w:pPr>
  </w:style>
  <w:style w:type="paragraph" w:styleId="T1">
    <w:name w:val="toc 1"/>
    <w:basedOn w:val="Normal"/>
    <w:next w:val="Normal"/>
    <w:autoRedefine/>
    <w:uiPriority w:val="39"/>
    <w:unhideWhenUsed/>
    <w:rsid w:val="0081612C"/>
    <w:pPr>
      <w:spacing w:after="100"/>
    </w:pPr>
  </w:style>
  <w:style w:type="paragraph" w:styleId="Dzeltme">
    <w:name w:val="Revision"/>
    <w:hidden/>
    <w:uiPriority w:val="99"/>
    <w:semiHidden/>
    <w:rsid w:val="00AC1C55"/>
    <w:pPr>
      <w:spacing w:after="0" w:line="240" w:lineRule="auto"/>
    </w:pPr>
    <w:rPr>
      <w:rFonts w:ascii="Times New Roman" w:eastAsia="Times New Roman" w:hAnsi="Times New Roman" w:cs="Times New Roman"/>
      <w:sz w:val="24"/>
      <w:szCs w:val="24"/>
      <w:lang w:eastAsia="tr-TR"/>
    </w:rPr>
  </w:style>
  <w:style w:type="paragraph" w:customStyle="1" w:styleId="TezMetni10Satr">
    <w:name w:val="Tez Metni_1.0 Satır"/>
    <w:rsid w:val="00CA52F9"/>
    <w:pPr>
      <w:spacing w:after="0" w:line="240" w:lineRule="auto"/>
      <w:ind w:firstLine="709"/>
      <w:jc w:val="both"/>
    </w:pPr>
    <w:rPr>
      <w:rFonts w:ascii="Times New Roman" w:eastAsia="Times New Roman" w:hAnsi="Times New Roman" w:cs="Times New Roman"/>
      <w:sz w:val="24"/>
      <w:szCs w:val="24"/>
      <w:lang w:eastAsia="tr-TR"/>
    </w:rPr>
  </w:style>
  <w:style w:type="character" w:styleId="zlenenKpr">
    <w:name w:val="FollowedHyperlink"/>
    <w:basedOn w:val="VarsaylanParagrafYazTipi"/>
    <w:uiPriority w:val="99"/>
    <w:semiHidden/>
    <w:unhideWhenUsed/>
    <w:rsid w:val="00F50F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761805">
      <w:bodyDiv w:val="1"/>
      <w:marLeft w:val="0"/>
      <w:marRight w:val="0"/>
      <w:marTop w:val="0"/>
      <w:marBottom w:val="0"/>
      <w:divBdr>
        <w:top w:val="none" w:sz="0" w:space="0" w:color="auto"/>
        <w:left w:val="none" w:sz="0" w:space="0" w:color="auto"/>
        <w:bottom w:val="none" w:sz="0" w:space="0" w:color="auto"/>
        <w:right w:val="none" w:sz="0" w:space="0" w:color="auto"/>
      </w:divBdr>
    </w:div>
    <w:div w:id="1541212341">
      <w:bodyDiv w:val="1"/>
      <w:marLeft w:val="0"/>
      <w:marRight w:val="0"/>
      <w:marTop w:val="0"/>
      <w:marBottom w:val="0"/>
      <w:divBdr>
        <w:top w:val="none" w:sz="0" w:space="0" w:color="auto"/>
        <w:left w:val="none" w:sz="0" w:space="0" w:color="auto"/>
        <w:bottom w:val="none" w:sz="0" w:space="0" w:color="auto"/>
        <w:right w:val="none" w:sz="0" w:space="0" w:color="auto"/>
      </w:divBdr>
      <w:divsChild>
        <w:div w:id="80393388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8.xml"/><Relationship Id="rId26" Type="http://schemas.openxmlformats.org/officeDocument/2006/relationships/header" Target="header12.xml"/><Relationship Id="rId39" Type="http://schemas.openxmlformats.org/officeDocument/2006/relationships/header" Target="header20.xml"/><Relationship Id="rId21" Type="http://schemas.openxmlformats.org/officeDocument/2006/relationships/header" Target="header9.xml"/><Relationship Id="rId34" Type="http://schemas.openxmlformats.org/officeDocument/2006/relationships/footer" Target="footer10.xml"/><Relationship Id="rId42" Type="http://schemas.openxmlformats.org/officeDocument/2006/relationships/header" Target="header22.xml"/><Relationship Id="rId47" Type="http://schemas.openxmlformats.org/officeDocument/2006/relationships/header" Target="header26.xml"/><Relationship Id="rId50" Type="http://schemas.openxmlformats.org/officeDocument/2006/relationships/footer" Target="footer1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footer" Target="footer8.xml"/><Relationship Id="rId11" Type="http://schemas.openxmlformats.org/officeDocument/2006/relationships/header" Target="header2.xml"/><Relationship Id="rId24" Type="http://schemas.openxmlformats.org/officeDocument/2006/relationships/header" Target="header11.xml"/><Relationship Id="rId32" Type="http://schemas.openxmlformats.org/officeDocument/2006/relationships/footer" Target="footer9.xml"/><Relationship Id="rId37" Type="http://schemas.openxmlformats.org/officeDocument/2006/relationships/footer" Target="footer11.xml"/><Relationship Id="rId40" Type="http://schemas.openxmlformats.org/officeDocument/2006/relationships/footer" Target="footer12.xml"/><Relationship Id="rId45" Type="http://schemas.openxmlformats.org/officeDocument/2006/relationships/header" Target="header24.xml"/><Relationship Id="rId53"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footer" Target="footer3.xml"/><Relationship Id="rId31" Type="http://schemas.openxmlformats.org/officeDocument/2006/relationships/header" Target="header15.xml"/><Relationship Id="rId44" Type="http://schemas.openxmlformats.org/officeDocument/2006/relationships/footer" Target="footer13.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header" Target="header14.xml"/><Relationship Id="rId35" Type="http://schemas.openxmlformats.org/officeDocument/2006/relationships/header" Target="header17.xml"/><Relationship Id="rId43" Type="http://schemas.openxmlformats.org/officeDocument/2006/relationships/header" Target="header23.xml"/><Relationship Id="rId48" Type="http://schemas.openxmlformats.org/officeDocument/2006/relationships/footer" Target="footer14.xml"/><Relationship Id="rId8" Type="http://schemas.openxmlformats.org/officeDocument/2006/relationships/image" Target="media/image1.jpg"/><Relationship Id="rId51" Type="http://schemas.openxmlformats.org/officeDocument/2006/relationships/header" Target="header2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footer" Target="footer6.xml"/><Relationship Id="rId33" Type="http://schemas.openxmlformats.org/officeDocument/2006/relationships/header" Target="header16.xml"/><Relationship Id="rId38" Type="http://schemas.openxmlformats.org/officeDocument/2006/relationships/header" Target="header19.xml"/><Relationship Id="rId46" Type="http://schemas.openxmlformats.org/officeDocument/2006/relationships/header" Target="header25.xml"/><Relationship Id="rId20" Type="http://schemas.openxmlformats.org/officeDocument/2006/relationships/footer" Target="footer4.xml"/><Relationship Id="rId41" Type="http://schemas.openxmlformats.org/officeDocument/2006/relationships/header" Target="header21.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header" Target="header18.xml"/><Relationship Id="rId49" Type="http://schemas.openxmlformats.org/officeDocument/2006/relationships/header" Target="header27.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39"/>
        <w:category>
          <w:name w:val="Genel"/>
          <w:gallery w:val="placeholder"/>
        </w:category>
        <w:types>
          <w:type w:val="bbPlcHdr"/>
        </w:types>
        <w:behaviors>
          <w:behavior w:val="content"/>
        </w:behaviors>
        <w:guid w:val="{7D2D768A-C247-4F52-BB6A-A41A27C86DCF}"/>
      </w:docPartPr>
      <w:docPartBody>
        <w:p w:rsidR="00BB611C" w:rsidRDefault="00BB611C">
          <w:r w:rsidRPr="009B67E8">
            <w:rPr>
              <w:rStyle w:val="YerTutucuMetni"/>
            </w:rPr>
            <w:t>Bir öğe seçin.</w:t>
          </w:r>
        </w:p>
      </w:docPartBody>
    </w:docPart>
    <w:docPart>
      <w:docPartPr>
        <w:name w:val="254881ED35944008B2D06C5C34F8BB72"/>
        <w:category>
          <w:name w:val="Genel"/>
          <w:gallery w:val="placeholder"/>
        </w:category>
        <w:types>
          <w:type w:val="bbPlcHdr"/>
        </w:types>
        <w:behaviors>
          <w:behavior w:val="content"/>
        </w:behaviors>
        <w:guid w:val="{9F92438E-AF24-4041-A139-4AE82B9A114B}"/>
      </w:docPartPr>
      <w:docPartBody>
        <w:p w:rsidR="002429C3" w:rsidRDefault="00DE694B" w:rsidP="00DE694B">
          <w:pPr>
            <w:pStyle w:val="254881ED35944008B2D06C5C34F8BB72"/>
          </w:pPr>
          <w:r w:rsidRPr="009B67E8">
            <w:rPr>
              <w:rStyle w:val="YerTutucuMetni"/>
            </w:rPr>
            <w:t>Bir öğe seçin.</w:t>
          </w:r>
        </w:p>
      </w:docPartBody>
    </w:docPart>
    <w:docPart>
      <w:docPartPr>
        <w:name w:val="DB05A0ED1D234D76BF1F34FAB19DF5CF"/>
        <w:category>
          <w:name w:val="Genel"/>
          <w:gallery w:val="placeholder"/>
        </w:category>
        <w:types>
          <w:type w:val="bbPlcHdr"/>
        </w:types>
        <w:behaviors>
          <w:behavior w:val="content"/>
        </w:behaviors>
        <w:guid w:val="{3B9C863F-8506-4854-B550-529A3B940AB7}"/>
      </w:docPartPr>
      <w:docPartBody>
        <w:p w:rsidR="00111F05" w:rsidRDefault="006A2378" w:rsidP="006A2378">
          <w:pPr>
            <w:pStyle w:val="DB05A0ED1D234D76BF1F34FAB19DF5CF1"/>
          </w:pPr>
          <w:r w:rsidRPr="009B67E8">
            <w:rPr>
              <w:rStyle w:val="YerTutucuMetni"/>
            </w:rPr>
            <w:t>Bir öğe seçin.</w:t>
          </w:r>
        </w:p>
      </w:docPartBody>
    </w:docPart>
    <w:docPart>
      <w:docPartPr>
        <w:name w:val="1D65ABC099234C1A9FBCDEAF46F89AB4"/>
        <w:category>
          <w:name w:val="Genel"/>
          <w:gallery w:val="placeholder"/>
        </w:category>
        <w:types>
          <w:type w:val="bbPlcHdr"/>
        </w:types>
        <w:behaviors>
          <w:behavior w:val="content"/>
        </w:behaviors>
        <w:guid w:val="{2D7BF40F-C376-41C1-898D-C78458763721}"/>
      </w:docPartPr>
      <w:docPartBody>
        <w:p w:rsidR="00A328F5" w:rsidRDefault="00A328F5" w:rsidP="00A328F5">
          <w:pPr>
            <w:pStyle w:val="1D65ABC099234C1A9FBCDEAF46F89AB4"/>
          </w:pPr>
          <w:r w:rsidRPr="00F955A7">
            <w:rPr>
              <w:rStyle w:val="YerTutucuMetni"/>
            </w:rPr>
            <w:t>Bir öğe seçin.</w:t>
          </w:r>
        </w:p>
      </w:docPartBody>
    </w:docPart>
    <w:docPart>
      <w:docPartPr>
        <w:name w:val="5A4311FBBF1A4FD9BFD8EF21E99AE955"/>
        <w:category>
          <w:name w:val="Genel"/>
          <w:gallery w:val="placeholder"/>
        </w:category>
        <w:types>
          <w:type w:val="bbPlcHdr"/>
        </w:types>
        <w:behaviors>
          <w:behavior w:val="content"/>
        </w:behaviors>
        <w:guid w:val="{A20BCB8A-F1FC-4B7D-9EA8-931683C56FEA}"/>
      </w:docPartPr>
      <w:docPartBody>
        <w:p w:rsidR="00A328F5" w:rsidRDefault="00A328F5" w:rsidP="00A328F5">
          <w:pPr>
            <w:pStyle w:val="5A4311FBBF1A4FD9BFD8EF21E99AE955"/>
          </w:pPr>
          <w:r w:rsidRPr="00F955A7">
            <w:rPr>
              <w:rStyle w:val="YerTutucuMetni"/>
            </w:rPr>
            <w:t>Bir öğe seçin.</w:t>
          </w:r>
        </w:p>
      </w:docPartBody>
    </w:docPart>
    <w:docPart>
      <w:docPartPr>
        <w:name w:val="A1851F84F8A3483996B9BD092EDDB60A"/>
        <w:category>
          <w:name w:val="Genel"/>
          <w:gallery w:val="placeholder"/>
        </w:category>
        <w:types>
          <w:type w:val="bbPlcHdr"/>
        </w:types>
        <w:behaviors>
          <w:behavior w:val="content"/>
        </w:behaviors>
        <w:guid w:val="{E7B84E49-D6BE-49A8-9F07-1BAD5F5F68C2}"/>
      </w:docPartPr>
      <w:docPartBody>
        <w:p w:rsidR="00A328F5" w:rsidRDefault="00A328F5" w:rsidP="00A328F5">
          <w:pPr>
            <w:pStyle w:val="A1851F84F8A3483996B9BD092EDDB60A"/>
          </w:pPr>
          <w:r w:rsidRPr="00F955A7">
            <w:rPr>
              <w:rStyle w:val="YerTutucuMetni"/>
            </w:rPr>
            <w:t>Bir öğe seçin.</w:t>
          </w:r>
        </w:p>
      </w:docPartBody>
    </w:docPart>
    <w:docPart>
      <w:docPartPr>
        <w:name w:val="0B70BA7EAC0849D7ABF829307E5B2F3C"/>
        <w:category>
          <w:name w:val="Genel"/>
          <w:gallery w:val="placeholder"/>
        </w:category>
        <w:types>
          <w:type w:val="bbPlcHdr"/>
        </w:types>
        <w:behaviors>
          <w:behavior w:val="content"/>
        </w:behaviors>
        <w:guid w:val="{02C5C180-77F1-46D9-A6FE-01088C6E9460}"/>
      </w:docPartPr>
      <w:docPartBody>
        <w:p w:rsidR="00C96289" w:rsidRDefault="00A328F5" w:rsidP="00A328F5">
          <w:pPr>
            <w:pStyle w:val="0B70BA7EAC0849D7ABF829307E5B2F3C"/>
          </w:pPr>
          <w:r w:rsidRPr="00F955A7">
            <w:rPr>
              <w:rStyle w:val="YerTutucuMetni"/>
            </w:rPr>
            <w:t>Bir öğe seçin.</w:t>
          </w:r>
        </w:p>
      </w:docPartBody>
    </w:docPart>
    <w:docPart>
      <w:docPartPr>
        <w:name w:val="D06912804D3D48F08FD20CAF82A50C00"/>
        <w:category>
          <w:name w:val="Genel"/>
          <w:gallery w:val="placeholder"/>
        </w:category>
        <w:types>
          <w:type w:val="bbPlcHdr"/>
        </w:types>
        <w:behaviors>
          <w:behavior w:val="content"/>
        </w:behaviors>
        <w:guid w:val="{A88DBD63-401C-439E-9714-57279FFEF86E}"/>
      </w:docPartPr>
      <w:docPartBody>
        <w:p w:rsidR="00C96289" w:rsidRDefault="00A328F5" w:rsidP="00A328F5">
          <w:pPr>
            <w:pStyle w:val="D06912804D3D48F08FD20CAF82A50C00"/>
          </w:pPr>
          <w:r w:rsidRPr="00F955A7">
            <w:rPr>
              <w:rStyle w:val="YerTutucuMetni"/>
            </w:rPr>
            <w:t>Bir öğe seçin.</w:t>
          </w:r>
        </w:p>
      </w:docPartBody>
    </w:docPart>
    <w:docPart>
      <w:docPartPr>
        <w:name w:val="EF835AB5A9C149DA92F284A7727AD9C0"/>
        <w:category>
          <w:name w:val="Genel"/>
          <w:gallery w:val="placeholder"/>
        </w:category>
        <w:types>
          <w:type w:val="bbPlcHdr"/>
        </w:types>
        <w:behaviors>
          <w:behavior w:val="content"/>
        </w:behaviors>
        <w:guid w:val="{D0683231-FDA0-419B-B973-296740E462EA}"/>
      </w:docPartPr>
      <w:docPartBody>
        <w:p w:rsidR="00C96289" w:rsidRDefault="00A328F5" w:rsidP="00A328F5">
          <w:pPr>
            <w:pStyle w:val="EF835AB5A9C149DA92F284A7727AD9C0"/>
          </w:pPr>
          <w:r w:rsidRPr="00F955A7">
            <w:rPr>
              <w:rStyle w:val="YerTutucuMetni"/>
            </w:rPr>
            <w:t>Bir öğe seçin.</w:t>
          </w:r>
        </w:p>
      </w:docPartBody>
    </w:docPart>
    <w:docPart>
      <w:docPartPr>
        <w:name w:val="47F1B75D3D0B4A8C9CB2EAA5CCE34C37"/>
        <w:category>
          <w:name w:val="Genel"/>
          <w:gallery w:val="placeholder"/>
        </w:category>
        <w:types>
          <w:type w:val="bbPlcHdr"/>
        </w:types>
        <w:behaviors>
          <w:behavior w:val="content"/>
        </w:behaviors>
        <w:guid w:val="{68EEAFDD-1AA0-424B-BB6B-3F5B676FD019}"/>
      </w:docPartPr>
      <w:docPartBody>
        <w:p w:rsidR="00467833" w:rsidRDefault="00C96289" w:rsidP="00C96289">
          <w:pPr>
            <w:pStyle w:val="47F1B75D3D0B4A8C9CB2EAA5CCE34C37"/>
          </w:pPr>
          <w:r w:rsidRPr="00F955A7">
            <w:rPr>
              <w:rStyle w:val="YerTutucuMetni"/>
            </w:rPr>
            <w:t>Bir öğe seçin.</w:t>
          </w:r>
        </w:p>
      </w:docPartBody>
    </w:docPart>
    <w:docPart>
      <w:docPartPr>
        <w:name w:val="8C367E4833F54014A2F8447257B90286"/>
        <w:category>
          <w:name w:val="Genel"/>
          <w:gallery w:val="placeholder"/>
        </w:category>
        <w:types>
          <w:type w:val="bbPlcHdr"/>
        </w:types>
        <w:behaviors>
          <w:behavior w:val="content"/>
        </w:behaviors>
        <w:guid w:val="{D7E51F07-8962-499E-9FE0-09F64FFE8D0B}"/>
      </w:docPartPr>
      <w:docPartBody>
        <w:p w:rsidR="00467833" w:rsidRDefault="00C96289" w:rsidP="00C96289">
          <w:pPr>
            <w:pStyle w:val="8C367E4833F54014A2F8447257B90286"/>
          </w:pPr>
          <w:r w:rsidRPr="00F955A7">
            <w:rPr>
              <w:rStyle w:val="YerTutucuMetni"/>
            </w:rPr>
            <w:t>Bir öğe seçin.</w:t>
          </w:r>
        </w:p>
      </w:docPartBody>
    </w:docPart>
    <w:docPart>
      <w:docPartPr>
        <w:name w:val="46CEC2D810B14C3CA093E3085EBE9E25"/>
        <w:category>
          <w:name w:val="Genel"/>
          <w:gallery w:val="placeholder"/>
        </w:category>
        <w:types>
          <w:type w:val="bbPlcHdr"/>
        </w:types>
        <w:behaviors>
          <w:behavior w:val="content"/>
        </w:behaviors>
        <w:guid w:val="{3CA9F9F2-1353-4B1B-9095-C842754CBA5F}"/>
      </w:docPartPr>
      <w:docPartBody>
        <w:p w:rsidR="001F249C" w:rsidRDefault="002F299E" w:rsidP="002F299E">
          <w:pPr>
            <w:pStyle w:val="46CEC2D810B14C3CA093E3085EBE9E25"/>
          </w:pPr>
          <w:r w:rsidRPr="009B67E8">
            <w:rPr>
              <w:rStyle w:val="YerTutucuMetni"/>
            </w:rPr>
            <w:t>Bir öğe seçin.</w:t>
          </w:r>
        </w:p>
      </w:docPartBody>
    </w:docPart>
    <w:docPart>
      <w:docPartPr>
        <w:name w:val="C9AECF32C2A948FEBA16BD1E3FA7E43C"/>
        <w:category>
          <w:name w:val="Genel"/>
          <w:gallery w:val="placeholder"/>
        </w:category>
        <w:types>
          <w:type w:val="bbPlcHdr"/>
        </w:types>
        <w:behaviors>
          <w:behavior w:val="content"/>
        </w:behaviors>
        <w:guid w:val="{0F68BF54-8C5C-4568-A18A-FA246FB05121}"/>
      </w:docPartPr>
      <w:docPartBody>
        <w:p w:rsidR="001F249C" w:rsidRDefault="002F299E" w:rsidP="002F299E">
          <w:pPr>
            <w:pStyle w:val="C9AECF32C2A948FEBA16BD1E3FA7E43C"/>
          </w:pPr>
          <w:r w:rsidRPr="009B67E8">
            <w:rPr>
              <w:rStyle w:val="YerTutucuMetni"/>
            </w:rPr>
            <w:t>Bir öğe seçin.</w:t>
          </w:r>
        </w:p>
      </w:docPartBody>
    </w:docPart>
    <w:docPart>
      <w:docPartPr>
        <w:name w:val="2387A8BBCA6D493F9DA1C16D7AC8DC26"/>
        <w:category>
          <w:name w:val="Genel"/>
          <w:gallery w:val="placeholder"/>
        </w:category>
        <w:types>
          <w:type w:val="bbPlcHdr"/>
        </w:types>
        <w:behaviors>
          <w:behavior w:val="content"/>
        </w:behaviors>
        <w:guid w:val="{FF7C49FE-6C6B-4F70-8B38-AF3AF20EF44C}"/>
      </w:docPartPr>
      <w:docPartBody>
        <w:p w:rsidR="001F249C" w:rsidRDefault="002F299E" w:rsidP="002F299E">
          <w:pPr>
            <w:pStyle w:val="2387A8BBCA6D493F9DA1C16D7AC8DC26"/>
          </w:pPr>
          <w:r w:rsidRPr="009B67E8">
            <w:rPr>
              <w:rStyle w:val="YerTutucuMetni"/>
            </w:rPr>
            <w:t>Bir öğe seç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43" w:usb2="00000009" w:usb3="00000000" w:csb0="000001FF"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611C"/>
    <w:rsid w:val="00040074"/>
    <w:rsid w:val="00040352"/>
    <w:rsid w:val="000635CB"/>
    <w:rsid w:val="00092B8D"/>
    <w:rsid w:val="000F3027"/>
    <w:rsid w:val="001022DC"/>
    <w:rsid w:val="00111F05"/>
    <w:rsid w:val="001735BE"/>
    <w:rsid w:val="001A0572"/>
    <w:rsid w:val="001E7FC9"/>
    <w:rsid w:val="001F249C"/>
    <w:rsid w:val="001F7542"/>
    <w:rsid w:val="00222083"/>
    <w:rsid w:val="00225B20"/>
    <w:rsid w:val="00227E93"/>
    <w:rsid w:val="002429C3"/>
    <w:rsid w:val="00263272"/>
    <w:rsid w:val="002728E3"/>
    <w:rsid w:val="002B7BFD"/>
    <w:rsid w:val="002F299E"/>
    <w:rsid w:val="00332353"/>
    <w:rsid w:val="004165EA"/>
    <w:rsid w:val="00467833"/>
    <w:rsid w:val="004C37DC"/>
    <w:rsid w:val="00520636"/>
    <w:rsid w:val="00582312"/>
    <w:rsid w:val="00583C42"/>
    <w:rsid w:val="005A647A"/>
    <w:rsid w:val="006A2378"/>
    <w:rsid w:val="006E5229"/>
    <w:rsid w:val="007213BD"/>
    <w:rsid w:val="00723042"/>
    <w:rsid w:val="00734FF5"/>
    <w:rsid w:val="007954B3"/>
    <w:rsid w:val="007E0192"/>
    <w:rsid w:val="007F4374"/>
    <w:rsid w:val="007F7150"/>
    <w:rsid w:val="00856365"/>
    <w:rsid w:val="00906C11"/>
    <w:rsid w:val="00927A27"/>
    <w:rsid w:val="00A328F5"/>
    <w:rsid w:val="00A802E4"/>
    <w:rsid w:val="00AA2B3B"/>
    <w:rsid w:val="00BB611C"/>
    <w:rsid w:val="00BC641E"/>
    <w:rsid w:val="00C87282"/>
    <w:rsid w:val="00C87B92"/>
    <w:rsid w:val="00C96289"/>
    <w:rsid w:val="00CB21E5"/>
    <w:rsid w:val="00DE694B"/>
    <w:rsid w:val="00ED7D61"/>
    <w:rsid w:val="00F26958"/>
    <w:rsid w:val="00FA169B"/>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222083"/>
  </w:style>
  <w:style w:type="paragraph" w:customStyle="1" w:styleId="254881ED35944008B2D06C5C34F8BB72">
    <w:name w:val="254881ED35944008B2D06C5C34F8BB72"/>
    <w:rsid w:val="00DE694B"/>
    <w:pPr>
      <w:spacing w:after="0" w:line="240" w:lineRule="auto"/>
    </w:pPr>
    <w:rPr>
      <w:rFonts w:ascii="Times New Roman" w:eastAsia="Times New Roman" w:hAnsi="Times New Roman" w:cs="Times New Roman"/>
      <w:sz w:val="24"/>
      <w:szCs w:val="24"/>
    </w:rPr>
  </w:style>
  <w:style w:type="paragraph" w:customStyle="1" w:styleId="DB05A0ED1D234D76BF1F34FAB19DF5CF1">
    <w:name w:val="DB05A0ED1D234D76BF1F34FAB19DF5CF1"/>
    <w:rsid w:val="006A2378"/>
    <w:pPr>
      <w:keepNext/>
      <w:widowControl w:val="0"/>
      <w:overflowPunct w:val="0"/>
      <w:autoSpaceDE w:val="0"/>
      <w:autoSpaceDN w:val="0"/>
      <w:adjustRightInd w:val="0"/>
      <w:spacing w:after="240" w:line="360" w:lineRule="atLeast"/>
      <w:jc w:val="center"/>
      <w:textAlignment w:val="baseline"/>
    </w:pPr>
    <w:rPr>
      <w:rFonts w:ascii="Times New Roman" w:eastAsia="Times New Roman" w:hAnsi="Times New Roman" w:cs="Times New Roman"/>
      <w:b/>
      <w:sz w:val="26"/>
      <w:szCs w:val="20"/>
    </w:rPr>
  </w:style>
  <w:style w:type="paragraph" w:customStyle="1" w:styleId="1D65ABC099234C1A9FBCDEAF46F89AB4">
    <w:name w:val="1D65ABC099234C1A9FBCDEAF46F89AB4"/>
    <w:rsid w:val="00A328F5"/>
  </w:style>
  <w:style w:type="paragraph" w:customStyle="1" w:styleId="5A4311FBBF1A4FD9BFD8EF21E99AE955">
    <w:name w:val="5A4311FBBF1A4FD9BFD8EF21E99AE955"/>
    <w:rsid w:val="00A328F5"/>
  </w:style>
  <w:style w:type="paragraph" w:customStyle="1" w:styleId="A1851F84F8A3483996B9BD092EDDB60A">
    <w:name w:val="A1851F84F8A3483996B9BD092EDDB60A"/>
    <w:rsid w:val="00A328F5"/>
  </w:style>
  <w:style w:type="paragraph" w:customStyle="1" w:styleId="0B70BA7EAC0849D7ABF829307E5B2F3C">
    <w:name w:val="0B70BA7EAC0849D7ABF829307E5B2F3C"/>
    <w:rsid w:val="00A328F5"/>
  </w:style>
  <w:style w:type="paragraph" w:customStyle="1" w:styleId="D06912804D3D48F08FD20CAF82A50C00">
    <w:name w:val="D06912804D3D48F08FD20CAF82A50C00"/>
    <w:rsid w:val="00A328F5"/>
  </w:style>
  <w:style w:type="paragraph" w:customStyle="1" w:styleId="EF835AB5A9C149DA92F284A7727AD9C0">
    <w:name w:val="EF835AB5A9C149DA92F284A7727AD9C0"/>
    <w:rsid w:val="00A328F5"/>
  </w:style>
  <w:style w:type="paragraph" w:customStyle="1" w:styleId="47F1B75D3D0B4A8C9CB2EAA5CCE34C37">
    <w:name w:val="47F1B75D3D0B4A8C9CB2EAA5CCE34C37"/>
    <w:rsid w:val="00C96289"/>
  </w:style>
  <w:style w:type="paragraph" w:customStyle="1" w:styleId="8C367E4833F54014A2F8447257B90286">
    <w:name w:val="8C367E4833F54014A2F8447257B90286"/>
    <w:rsid w:val="00C96289"/>
  </w:style>
  <w:style w:type="paragraph" w:customStyle="1" w:styleId="46CEC2D810B14C3CA093E3085EBE9E25">
    <w:name w:val="46CEC2D810B14C3CA093E3085EBE9E25"/>
    <w:rsid w:val="002F299E"/>
  </w:style>
  <w:style w:type="paragraph" w:customStyle="1" w:styleId="C9AECF32C2A948FEBA16BD1E3FA7E43C">
    <w:name w:val="C9AECF32C2A948FEBA16BD1E3FA7E43C"/>
    <w:rsid w:val="002F299E"/>
  </w:style>
  <w:style w:type="paragraph" w:customStyle="1" w:styleId="2387A8BBCA6D493F9DA1C16D7AC8DC26">
    <w:name w:val="2387A8BBCA6D493F9DA1C16D7AC8DC26"/>
    <w:rsid w:val="002F29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BF5221-CC13-4EA0-B404-376151C9F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941</Words>
  <Characters>11068</Characters>
  <Application>Microsoft Office Word</Application>
  <DocSecurity>0</DocSecurity>
  <Lines>92</Lines>
  <Paragraphs>2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2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uFuji</dc:creator>
  <cp:keywords/>
  <dc:description/>
  <cp:lastModifiedBy>Windows Kullanıcısı</cp:lastModifiedBy>
  <cp:revision>2</cp:revision>
  <dcterms:created xsi:type="dcterms:W3CDTF">2021-09-29T10:41:00Z</dcterms:created>
  <dcterms:modified xsi:type="dcterms:W3CDTF">2021-09-29T10:41:00Z</dcterms:modified>
</cp:coreProperties>
</file>